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9C8E83" w14:textId="77777777" w:rsidR="00F55ABF" w:rsidRDefault="00F55ABF">
      <w:pPr>
        <w:pStyle w:val="TeksIsi"/>
        <w:spacing w:line="278" w:lineRule="exact"/>
        <w:ind w:left="100"/>
        <w:rPr>
          <w:rStyle w:val="Kuat"/>
          <w:rFonts w:ascii="Noto Sans" w:hAnsi="Noto Sans" w:cs="Noto Sans"/>
          <w:sz w:val="21"/>
          <w:szCs w:val="21"/>
          <w:shd w:val="clear" w:color="auto" w:fill="FFFFFF"/>
        </w:rPr>
      </w:pPr>
      <w:r>
        <w:rPr>
          <w:rStyle w:val="Kuat"/>
          <w:rFonts w:ascii="Noto Sans" w:hAnsi="Noto Sans" w:cs="Noto Sans"/>
          <w:sz w:val="21"/>
          <w:szCs w:val="21"/>
          <w:shd w:val="clear" w:color="auto" w:fill="FFFFFF"/>
        </w:rPr>
        <w:t>Mandiri Journal of Informatics and Science (MJIS)</w:t>
      </w:r>
    </w:p>
    <w:p w14:paraId="566DAEB9" w14:textId="62937280" w:rsidR="007A1DBF" w:rsidRDefault="00000000">
      <w:pPr>
        <w:pStyle w:val="TeksIsi"/>
        <w:spacing w:line="278" w:lineRule="exact"/>
        <w:ind w:left="100"/>
      </w:pPr>
      <w:r>
        <w:t>Vol.</w:t>
      </w:r>
      <w:r>
        <w:rPr>
          <w:spacing w:val="3"/>
        </w:rPr>
        <w:t xml:space="preserve"> </w:t>
      </w:r>
      <w:r>
        <w:t>3,</w:t>
      </w:r>
      <w:r>
        <w:rPr>
          <w:spacing w:val="-7"/>
        </w:rPr>
        <w:t xml:space="preserve"> </w:t>
      </w:r>
      <w:r>
        <w:t>No.</w:t>
      </w:r>
      <w:r>
        <w:rPr>
          <w:spacing w:val="3"/>
        </w:rPr>
        <w:t xml:space="preserve"> </w:t>
      </w:r>
      <w:r>
        <w:t>1,</w:t>
      </w:r>
      <w:r>
        <w:rPr>
          <w:spacing w:val="-7"/>
        </w:rPr>
        <w:t xml:space="preserve"> </w:t>
      </w:r>
      <w:r>
        <w:t>March</w:t>
      </w:r>
      <w:r>
        <w:rPr>
          <w:spacing w:val="-7"/>
        </w:rPr>
        <w:t xml:space="preserve"> </w:t>
      </w:r>
      <w:r>
        <w:t>2024,</w:t>
      </w:r>
      <w:r>
        <w:rPr>
          <w:spacing w:val="-7"/>
        </w:rPr>
        <w:t xml:space="preserve"> </w:t>
      </w:r>
      <w:r>
        <w:t>pp.</w:t>
      </w:r>
      <w:r>
        <w:rPr>
          <w:spacing w:val="3"/>
        </w:rPr>
        <w:t xml:space="preserve"> </w:t>
      </w:r>
      <w:r>
        <w:rPr>
          <w:spacing w:val="-2"/>
        </w:rPr>
        <w:t>11</w:t>
      </w:r>
      <w:r>
        <w:rPr>
          <w:rFonts w:ascii="Lucida Sans Unicode" w:hAnsi="Lucida Sans Unicode"/>
          <w:spacing w:val="-2"/>
        </w:rPr>
        <w:t>∼</w:t>
      </w:r>
      <w:r>
        <w:rPr>
          <w:spacing w:val="-2"/>
        </w:rPr>
        <w:t>18</w:t>
      </w:r>
    </w:p>
    <w:p w14:paraId="48D4DCC1" w14:textId="77777777" w:rsidR="007A1DBF" w:rsidRDefault="00000000">
      <w:pPr>
        <w:pStyle w:val="TeksIsi"/>
        <w:spacing w:line="212" w:lineRule="exact"/>
        <w:ind w:left="100"/>
      </w:pPr>
      <w:r>
        <w:t>ISSN:</w:t>
      </w:r>
      <w:r>
        <w:rPr>
          <w:spacing w:val="-11"/>
        </w:rPr>
        <w:t xml:space="preserve"> </w:t>
      </w:r>
      <w:hyperlink r:id="rId7">
        <w:r>
          <w:rPr>
            <w:color w:val="0000FF"/>
          </w:rPr>
          <w:t>2828-</w:t>
        </w:r>
        <w:r>
          <w:rPr>
            <w:color w:val="0000FF"/>
            <w:spacing w:val="-4"/>
          </w:rPr>
          <w:t>5611</w:t>
        </w:r>
      </w:hyperlink>
    </w:p>
    <w:p w14:paraId="2925A105" w14:textId="499EF73A" w:rsidR="007A1DBF" w:rsidRDefault="00000000">
      <w:pPr>
        <w:pStyle w:val="TeksIsi"/>
        <w:tabs>
          <w:tab w:val="right" w:pos="10545"/>
        </w:tabs>
        <w:spacing w:before="9"/>
        <w:ind w:left="100"/>
      </w:pPr>
      <w:r>
        <w:rPr>
          <w:noProof/>
        </w:rPr>
        <mc:AlternateContent>
          <mc:Choice Requires="wps">
            <w:drawing>
              <wp:anchor distT="0" distB="0" distL="0" distR="0" simplePos="0" relativeHeight="487587840" behindDoc="1" locked="0" layoutInCell="1" allowOverlap="1" wp14:anchorId="76277A7D" wp14:editId="639307EB">
                <wp:simplePos x="0" y="0"/>
                <wp:positionH relativeFrom="page">
                  <wp:posOffset>432003</wp:posOffset>
                </wp:positionH>
                <wp:positionV relativeFrom="paragraph">
                  <wp:posOffset>174344</wp:posOffset>
                </wp:positionV>
                <wp:extent cx="6696075" cy="127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2ED688F" id="Graphic 1" o:spid="_x0000_s1026" style="position:absolute;margin-left:34pt;margin-top:13.75pt;width:527.25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" path="m,l6695998,e" filled="f" strokeweight=".24586mm">
                <v:path arrowok="t"/>
                <w10:wrap type="topAndBottom" anchorx="page"/>
              </v:shape>
            </w:pict>
          </mc:Fallback>
        </mc:AlternateContent>
      </w:r>
      <w:r>
        <w:t>DOI:</w:t>
      </w:r>
      <w:r>
        <w:rPr>
          <w:spacing w:val="-6"/>
        </w:rPr>
        <w:t xml:space="preserve"> </w:t>
      </w:r>
      <w:hyperlink r:id="rId8">
        <w:r>
          <w:rPr>
            <w:color w:val="0000FF"/>
            <w:spacing w:val="-2"/>
          </w:rPr>
          <w:t>10.30812/IJECSA.v3i1.3758</w:t>
        </w:r>
      </w:hyperlink>
      <w:r>
        <w:rPr>
          <w:color w:val="0000FF"/>
        </w:rPr>
        <w:tab/>
      </w:r>
      <w:r>
        <w:rPr>
          <w:spacing w:val="-5"/>
        </w:rPr>
        <w:t>1</w:t>
      </w:r>
    </w:p>
    <w:p w14:paraId="239F0C8B" w14:textId="77777777" w:rsidR="007A1DBF" w:rsidRDefault="007A1DBF">
      <w:pPr>
        <w:pStyle w:val="TeksIsi"/>
        <w:spacing w:before="131"/>
        <w:rPr>
          <w:sz w:val="34"/>
        </w:rPr>
      </w:pPr>
    </w:p>
    <w:p w14:paraId="27B0EE2A" w14:textId="08C0312D" w:rsidR="007A1DBF" w:rsidRDefault="00B604BB">
      <w:pPr>
        <w:pStyle w:val="Judul"/>
        <w:spacing w:line="268" w:lineRule="auto"/>
      </w:pPr>
      <w:r>
        <w:t xml:space="preserve">Bibliometrics Analysis Using Vosviewer and Publish or Perish: Trends and  Visualization of Soft Computing Research in Natural Language Processing (using </w:t>
      </w:r>
      <w:r w:rsidR="00004314">
        <w:t>Crossref</w:t>
      </w:r>
      <w:r>
        <w:t xml:space="preserve"> data)</w:t>
      </w:r>
    </w:p>
    <w:p w14:paraId="49AD878A" w14:textId="24DCADD7" w:rsidR="007A1DBF" w:rsidRDefault="00C258AF">
      <w:pPr>
        <w:pStyle w:val="Judul2"/>
        <w:spacing w:before="231"/>
        <w:ind w:left="110" w:right="110" w:firstLine="0"/>
        <w:jc w:val="center"/>
      </w:pPr>
      <w:r>
        <w:t xml:space="preserve">Mochamad Thoriq Khoir, Ednan Nauzal Huda, </w:t>
      </w:r>
      <w:r w:rsidRPr="00C258AF">
        <w:t>Suhartono</w:t>
      </w:r>
    </w:p>
    <w:p w14:paraId="2135A183" w14:textId="2BBE9853" w:rsidR="007A1DBF" w:rsidRDefault="00C258AF">
      <w:pPr>
        <w:spacing w:before="8"/>
        <w:ind w:left="110" w:right="110"/>
        <w:jc w:val="center"/>
        <w:rPr>
          <w:sz w:val="18"/>
        </w:rPr>
      </w:pPr>
      <w:r>
        <w:rPr>
          <w:spacing w:val="-2"/>
          <w:sz w:val="18"/>
        </w:rPr>
        <w:t>Universitas Islam Negeri Maulana Malik Ibrahim Malang</w:t>
      </w:r>
    </w:p>
    <w:p w14:paraId="2181D30B" w14:textId="77777777" w:rsidR="007A1DBF" w:rsidRDefault="007A1DBF">
      <w:pPr>
        <w:pStyle w:val="TeksIsi"/>
      </w:pPr>
    </w:p>
    <w:p w14:paraId="0C8A062B" w14:textId="77777777" w:rsidR="007A1DBF" w:rsidRDefault="007A1DBF">
      <w:pPr>
        <w:pStyle w:val="TeksIsi"/>
        <w:spacing w:before="22"/>
      </w:pPr>
    </w:p>
    <w:p w14:paraId="261B69CD" w14:textId="77777777" w:rsidR="007A1DBF" w:rsidRDefault="00000000">
      <w:pPr>
        <w:pStyle w:val="TeksIsi"/>
        <w:spacing w:line="35" w:lineRule="exact"/>
        <w:ind w:left="96"/>
        <w:rPr>
          <w:sz w:val="3"/>
        </w:rPr>
      </w:pPr>
      <w:r>
        <w:rPr>
          <w:noProof/>
          <w:sz w:val="3"/>
        </w:rPr>
        <mc:AlternateContent>
          <mc:Choice Requires="wpg">
            <w:drawing>
              <wp:inline distT="0" distB="0" distL="0" distR="0" wp14:anchorId="1AA39B9D" wp14:editId="11959654">
                <wp:extent cx="6696075" cy="22860"/>
                <wp:effectExtent l="9525" t="0" r="0" b="5714"/>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96075" cy="22860"/>
                          <a:chOff x="0" y="0"/>
                          <a:chExt cx="6696075" cy="22860"/>
                        </a:xfrm>
                      </wpg:grpSpPr>
                      <wps:wsp>
                        <wps:cNvPr id="3" name="Graphic 3"/>
                        <wps:cNvSpPr/>
                        <wps:spPr>
                          <a:xfrm>
                            <a:off x="0" y="2527"/>
                            <a:ext cx="6696075" cy="1270"/>
                          </a:xfrm>
                          <a:custGeom>
                            <a:avLst/>
                            <a:gdLst/>
                            <a:ahLst/>
                            <a:cxnLst/>
                            <a:rect l="l" t="t" r="r" b="b"/>
                            <a:pathLst>
                              <a:path w="6696075">
                                <a:moveTo>
                                  <a:pt x="0" y="0"/>
                                </a:moveTo>
                                <a:lnTo>
                                  <a:pt x="6695998" y="0"/>
                                </a:lnTo>
                              </a:path>
                            </a:pathLst>
                          </a:custGeom>
                          <a:ln w="5054">
                            <a:solidFill>
                              <a:srgbClr val="000000"/>
                            </a:solidFill>
                            <a:prstDash val="solid"/>
                          </a:ln>
                        </wps:spPr>
                        <wps:bodyPr wrap="square" lIns="0" tIns="0" rIns="0" bIns="0" rtlCol="0">
                          <a:prstTxWarp prst="textNoShape">
                            <a:avLst/>
                          </a:prstTxWarp>
                          <a:noAutofit/>
                        </wps:bodyPr>
                      </wps:wsp>
                      <wps:wsp>
                        <wps:cNvPr id="4" name="Graphic 4"/>
                        <wps:cNvSpPr/>
                        <wps:spPr>
                          <a:xfrm>
                            <a:off x="0" y="20243"/>
                            <a:ext cx="6696075" cy="1270"/>
                          </a:xfrm>
                          <a:custGeom>
                            <a:avLst/>
                            <a:gdLst/>
                            <a:ahLst/>
                            <a:cxnLst/>
                            <a:rect l="l" t="t" r="r" b="b"/>
                            <a:pathLst>
                              <a:path w="6696075">
                                <a:moveTo>
                                  <a:pt x="0" y="0"/>
                                </a:moveTo>
                                <a:lnTo>
                                  <a:pt x="6695998"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55EBD08E" id="Group 2" o:spid="_x0000_s1026" style="width:527.25pt;height:1.8pt;mso-position-horizontal-relative:char;mso-position-vertical-relative:line" coordsize="66960,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">
                <v:shape id="Graphic 3" o:spid="_x0000_s1027" style="position:absolute;top:25;width:66960;height:12;visibility:visible;mso-wrap-style:square;v-text-anchor:top" coordsize="66960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" path="m,l6695998,e" filled="f" strokeweight=".14039mm">
                  <v:path arrowok="t"/>
                </v:shape>
                <v:shape id="Graphic 4" o:spid="_x0000_s1028" style="position:absolute;top:202;width:66960;height:13;visibility:visible;mso-wrap-style:square;v-text-anchor:top" coordsize="66960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" path="m,l6695998,e" filled="f" strokeweight=".14039mm">
                  <v:path arrowok="t"/>
                </v:shape>
                <w10:anchorlock/>
              </v:group>
            </w:pict>
          </mc:Fallback>
        </mc:AlternateContent>
      </w:r>
    </w:p>
    <w:p w14:paraId="04B6B092" w14:textId="77777777" w:rsidR="007A1DBF" w:rsidRDefault="007A1DBF">
      <w:pPr>
        <w:spacing w:line="35" w:lineRule="exact"/>
        <w:rPr>
          <w:sz w:val="3"/>
        </w:rPr>
        <w:sectPr w:rsidR="007A1DBF">
          <w:footerReference w:type="default" r:id="rId9"/>
          <w:type w:val="continuous"/>
          <w:pgSz w:w="11910" w:h="16840"/>
          <w:pgMar w:top="1100" w:right="580" w:bottom="280" w:left="580" w:header="0" w:footer="0" w:gutter="0"/>
          <w:pgNumType w:start="11"/>
          <w:cols w:space="720"/>
        </w:sectPr>
      </w:pPr>
    </w:p>
    <w:p w14:paraId="6FA0955F" w14:textId="77777777" w:rsidR="007A1DBF" w:rsidRDefault="00000000" w:rsidP="00807A6B">
      <w:pPr>
        <w:pStyle w:val="Judul2"/>
        <w:spacing w:before="51" w:line="362" w:lineRule="auto"/>
        <w:ind w:left="100" w:right="997" w:firstLine="0"/>
        <w:jc w:val="left"/>
      </w:pPr>
      <w:r>
        <w:rPr>
          <w:noProof/>
        </w:rPr>
        <mc:AlternateContent>
          <mc:Choice Requires="wps">
            <w:drawing>
              <wp:anchor distT="0" distB="0" distL="0" distR="0" simplePos="0" relativeHeight="15731712" behindDoc="0" locked="0" layoutInCell="1" allowOverlap="1" wp14:anchorId="32B4C226" wp14:editId="5B88F708">
                <wp:simplePos x="0" y="0"/>
                <wp:positionH relativeFrom="page">
                  <wp:posOffset>432003</wp:posOffset>
                </wp:positionH>
                <wp:positionV relativeFrom="paragraph">
                  <wp:posOffset>218566</wp:posOffset>
                </wp:positionV>
                <wp:extent cx="1841500" cy="1270"/>
                <wp:effectExtent l="0" t="0" r="0" b="0"/>
                <wp:wrapNone/>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0" cy="1270"/>
                        </a:xfrm>
                        <a:custGeom>
                          <a:avLst/>
                          <a:gdLst/>
                          <a:ahLst/>
                          <a:cxnLst/>
                          <a:rect l="l" t="t" r="r" b="b"/>
                          <a:pathLst>
                            <a:path w="1841500">
                              <a:moveTo>
                                <a:pt x="0" y="0"/>
                              </a:moveTo>
                              <a:lnTo>
                                <a:pt x="1841360"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969892D" id="Graphic 5" o:spid="_x0000_s1026" style="position:absolute;margin-left:34pt;margin-top:17.2pt;width:145pt;height:.1pt;z-index:15731712;visibility:visible;mso-wrap-style:square;mso-wrap-distance-left:0;mso-wrap-distance-top:0;mso-wrap-distance-right:0;mso-wrap-distance-bottom:0;mso-position-horizontal:absolute;mso-position-horizontal-relative:page;mso-position-vertical:absolute;mso-position-vertical-relative:text;v-text-anchor:top" coordsize="1841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" path="m,l1841360,e" filled="f" strokeweight=".14039mm">
                <v:path arrowok="t"/>
                <w10:wrap anchorx="page"/>
              </v:shape>
            </w:pict>
          </mc:Fallback>
        </mc:AlternateContent>
      </w:r>
      <w:r>
        <w:t>Article Info Article</w:t>
      </w:r>
      <w:r>
        <w:rPr>
          <w:spacing w:val="-13"/>
        </w:rPr>
        <w:t xml:space="preserve"> </w:t>
      </w:r>
      <w:r>
        <w:t>history:</w:t>
      </w:r>
    </w:p>
    <w:p w14:paraId="7E8F5086" w14:textId="38579A7A" w:rsidR="007A1DBF" w:rsidRDefault="00000000" w:rsidP="00807A6B">
      <w:pPr>
        <w:pStyle w:val="TeksIsi"/>
        <w:spacing w:line="221" w:lineRule="exact"/>
        <w:ind w:left="100"/>
      </w:pPr>
      <w:r>
        <w:t>Received</w:t>
      </w:r>
      <w:r>
        <w:rPr>
          <w:spacing w:val="-10"/>
        </w:rPr>
        <w:t xml:space="preserve"> </w:t>
      </w:r>
      <w:r w:rsidR="00807A6B">
        <w:t>-</w:t>
      </w:r>
    </w:p>
    <w:p w14:paraId="5B111DFD" w14:textId="612DB9FE" w:rsidR="007A1DBF" w:rsidRDefault="00000000" w:rsidP="00807A6B">
      <w:pPr>
        <w:pStyle w:val="TeksIsi"/>
        <w:spacing w:before="9"/>
        <w:ind w:left="100"/>
      </w:pPr>
      <w:r>
        <w:t>Revised</w:t>
      </w:r>
      <w:r>
        <w:rPr>
          <w:spacing w:val="-8"/>
        </w:rPr>
        <w:t xml:space="preserve"> </w:t>
      </w:r>
      <w:r w:rsidR="00807A6B">
        <w:t>-</w:t>
      </w:r>
    </w:p>
    <w:p w14:paraId="3AB84FBF" w14:textId="214E8722" w:rsidR="007A1DBF" w:rsidRDefault="00000000" w:rsidP="00807A6B">
      <w:pPr>
        <w:pStyle w:val="TeksIsi"/>
        <w:spacing w:before="9"/>
        <w:ind w:left="100"/>
      </w:pPr>
      <w:r>
        <w:t>Accepted</w:t>
      </w:r>
      <w:r>
        <w:rPr>
          <w:spacing w:val="-7"/>
        </w:rPr>
        <w:t xml:space="preserve"> </w:t>
      </w:r>
      <w:r w:rsidR="00807A6B">
        <w:t>-</w:t>
      </w:r>
    </w:p>
    <w:p w14:paraId="4BD82E40" w14:textId="77777777" w:rsidR="007A1DBF" w:rsidRDefault="00000000" w:rsidP="00807A6B">
      <w:pPr>
        <w:spacing w:before="69"/>
        <w:ind w:left="100"/>
        <w:rPr>
          <w:b/>
          <w:i/>
          <w:sz w:val="18"/>
        </w:rPr>
      </w:pPr>
      <w:r>
        <w:br w:type="column"/>
      </w:r>
      <w:r>
        <w:rPr>
          <w:b/>
          <w:i/>
          <w:spacing w:val="-2"/>
          <w:sz w:val="18"/>
        </w:rPr>
        <w:t>ABSTRACT</w:t>
      </w:r>
    </w:p>
    <w:p w14:paraId="3F731B40" w14:textId="77777777" w:rsidR="007A1DBF" w:rsidRDefault="007A1DBF" w:rsidP="00807A6B">
      <w:pPr>
        <w:pStyle w:val="TeksIsi"/>
        <w:rPr>
          <w:b/>
          <w:i/>
          <w:sz w:val="5"/>
        </w:rPr>
      </w:pPr>
    </w:p>
    <w:p w14:paraId="3DE94376" w14:textId="77777777" w:rsidR="007A1DBF" w:rsidRDefault="00000000" w:rsidP="00807A6B">
      <w:pPr>
        <w:pStyle w:val="TeksIsi"/>
        <w:spacing w:line="20" w:lineRule="exact"/>
        <w:ind w:left="100"/>
        <w:rPr>
          <w:sz w:val="2"/>
        </w:rPr>
      </w:pPr>
      <w:r>
        <w:rPr>
          <w:noProof/>
          <w:sz w:val="2"/>
        </w:rPr>
        <mc:AlternateContent>
          <mc:Choice Requires="wpg">
            <w:drawing>
              <wp:inline distT="0" distB="0" distL="0" distR="0" wp14:anchorId="3079D5D5" wp14:editId="4D0D23BF">
                <wp:extent cx="4620260" cy="5080"/>
                <wp:effectExtent l="9525" t="0" r="0" b="4445"/>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20260" cy="5080"/>
                          <a:chOff x="0" y="0"/>
                          <a:chExt cx="4620260" cy="5080"/>
                        </a:xfrm>
                      </wpg:grpSpPr>
                      <wps:wsp>
                        <wps:cNvPr id="7" name="Graphic 7"/>
                        <wps:cNvSpPr/>
                        <wps:spPr>
                          <a:xfrm>
                            <a:off x="0" y="2527"/>
                            <a:ext cx="4620260" cy="1270"/>
                          </a:xfrm>
                          <a:custGeom>
                            <a:avLst/>
                            <a:gdLst/>
                            <a:ahLst/>
                            <a:cxnLst/>
                            <a:rect l="l" t="t" r="r" b="b"/>
                            <a:pathLst>
                              <a:path w="4620260">
                                <a:moveTo>
                                  <a:pt x="0" y="0"/>
                                </a:moveTo>
                                <a:lnTo>
                                  <a:pt x="4620260" y="0"/>
                                </a:lnTo>
                              </a:path>
                            </a:pathLst>
                          </a:custGeom>
                          <a:ln w="5054">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E3606AC" id="Group 6" o:spid="_x0000_s1026" style="width:363.8pt;height:.4pt;mso-position-horizontal-relative:char;mso-position-vertical-relative:line" coordsize="4620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">
                <v:shape id="Graphic 7" o:spid="_x0000_s1027" style="position:absolute;top:25;width:46202;height:12;visibility:visible;mso-wrap-style:square;v-text-anchor:top" coordsize="462026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" path="m,l4620260,e" filled="f" strokeweight=".14039mm">
                  <v:path arrowok="t"/>
                </v:shape>
                <w10:anchorlock/>
              </v:group>
            </w:pict>
          </mc:Fallback>
        </mc:AlternateContent>
      </w:r>
    </w:p>
    <w:p w14:paraId="4CD27703" w14:textId="31C1F050" w:rsidR="007A1DBF" w:rsidRDefault="00501AF5" w:rsidP="00807A6B">
      <w:pPr>
        <w:spacing w:line="254" w:lineRule="auto"/>
        <w:ind w:left="90" w:right="101"/>
        <w:jc w:val="both"/>
        <w:rPr>
          <w:sz w:val="18"/>
        </w:rPr>
        <w:sectPr w:rsidR="007A1DBF">
          <w:type w:val="continuous"/>
          <w:pgSz w:w="11910" w:h="16840"/>
          <w:pgMar w:top="1100" w:right="580" w:bottom="280" w:left="580" w:header="0" w:footer="0" w:gutter="0"/>
          <w:cols w:num="2" w:space="720" w:equalWidth="0">
            <w:col w:w="2410" w:space="859"/>
            <w:col w:w="7481"/>
          </w:cols>
        </w:sectPr>
      </w:pPr>
      <w:r w:rsidRPr="00D06A13">
        <w:rPr>
          <w:b/>
          <w:bCs/>
          <w:sz w:val="18"/>
        </w:rPr>
        <w:t>The background of this research is</w:t>
      </w:r>
      <w:r w:rsidRPr="00501AF5">
        <w:rPr>
          <w:sz w:val="18"/>
        </w:rPr>
        <w:t xml:space="preserve"> the significant increase in the number of scientific publications related to the use of soft computing in natural language processing (NLP) in recent years. As bibliometric data becomes increasingly complex, an effective tool is needed to map and analyze this data. </w:t>
      </w:r>
      <w:r w:rsidRPr="007602F0">
        <w:rPr>
          <w:b/>
          <w:bCs/>
          <w:sz w:val="18"/>
        </w:rPr>
        <w:t>This study aims</w:t>
      </w:r>
      <w:r w:rsidRPr="00501AF5">
        <w:rPr>
          <w:sz w:val="18"/>
        </w:rPr>
        <w:t xml:space="preserve"> to analyze and demonstrate the steps of bibliometric data analysis using</w:t>
      </w:r>
      <w:r w:rsidRPr="00501AF5">
        <w:t xml:space="preserve"> </w:t>
      </w:r>
      <w:r w:rsidRPr="00501AF5">
        <w:rPr>
          <w:sz w:val="18"/>
        </w:rPr>
        <w:t xml:space="preserve">VOSViewer comprehensively and systematically. </w:t>
      </w:r>
      <w:r w:rsidRPr="007602F0">
        <w:rPr>
          <w:b/>
          <w:bCs/>
          <w:sz w:val="18"/>
        </w:rPr>
        <w:t>The method used</w:t>
      </w:r>
      <w:r w:rsidRPr="00501AF5">
        <w:rPr>
          <w:sz w:val="18"/>
        </w:rPr>
        <w:t xml:space="preserve"> in this research</w:t>
      </w:r>
    </w:p>
    <w:p w14:paraId="412C8D2D" w14:textId="0E9C498F" w:rsidR="007A1DBF" w:rsidRDefault="00000000" w:rsidP="00807A6B">
      <w:pPr>
        <w:tabs>
          <w:tab w:val="left" w:pos="3039"/>
          <w:tab w:val="left" w:pos="3369"/>
        </w:tabs>
        <w:spacing w:before="4" w:line="203" w:lineRule="exact"/>
        <w:ind w:left="100"/>
        <w:rPr>
          <w:sz w:val="18"/>
        </w:rPr>
      </w:pPr>
      <w:r>
        <w:rPr>
          <w:sz w:val="18"/>
          <w:u w:val="single"/>
        </w:rPr>
        <w:tab/>
      </w:r>
      <w:r>
        <w:rPr>
          <w:sz w:val="18"/>
        </w:rPr>
        <w:tab/>
      </w:r>
      <w:r w:rsidR="00501AF5" w:rsidRPr="00501AF5">
        <w:rPr>
          <w:sz w:val="18"/>
        </w:rPr>
        <w:t>involves conducting bibliometric analysis to generate visualizations of</w:t>
      </w:r>
      <w:r w:rsidR="00501AF5">
        <w:rPr>
          <w:sz w:val="18"/>
        </w:rPr>
        <w:t xml:space="preserve"> </w:t>
      </w:r>
      <w:r w:rsidR="00501AF5" w:rsidRPr="00501AF5">
        <w:rPr>
          <w:sz w:val="18"/>
        </w:rPr>
        <w:t>collaboration network</w:t>
      </w:r>
      <w:r w:rsidR="00501AF5">
        <w:rPr>
          <w:sz w:val="18"/>
        </w:rPr>
        <w:t xml:space="preserve"> </w:t>
      </w:r>
      <w:r w:rsidR="00501AF5" w:rsidRPr="00501AF5">
        <w:rPr>
          <w:sz w:val="18"/>
        </w:rPr>
        <w:t>maps</w:t>
      </w:r>
      <w:r w:rsidR="00501AF5">
        <w:rPr>
          <w:sz w:val="18"/>
        </w:rPr>
        <w:t xml:space="preserve"> </w:t>
      </w:r>
    </w:p>
    <w:p w14:paraId="6530BE14" w14:textId="77777777" w:rsidR="007A1DBF" w:rsidRDefault="007A1DBF" w:rsidP="00501AF5">
      <w:pPr>
        <w:pBdr>
          <w:top w:val="single" w:sz="4" w:space="1" w:color="auto"/>
          <w:left w:val="single" w:sz="4" w:space="4" w:color="auto"/>
          <w:bottom w:val="single" w:sz="4" w:space="1" w:color="auto"/>
          <w:right w:val="single" w:sz="4" w:space="4" w:color="auto"/>
          <w:between w:val="single" w:sz="4" w:space="1" w:color="auto"/>
          <w:bar w:val="single" w:sz="4" w:color="auto"/>
        </w:pBdr>
        <w:spacing w:line="203" w:lineRule="exact"/>
        <w:ind w:right="130"/>
        <w:rPr>
          <w:sz w:val="18"/>
        </w:rPr>
        <w:sectPr w:rsidR="007A1DBF">
          <w:type w:val="continuous"/>
          <w:pgSz w:w="11910" w:h="16840"/>
          <w:pgMar w:top="1100" w:right="580" w:bottom="280" w:left="580" w:header="0" w:footer="0" w:gutter="0"/>
          <w:cols w:space="720"/>
        </w:sectPr>
      </w:pPr>
    </w:p>
    <w:p w14:paraId="19F8F117" w14:textId="77777777" w:rsidR="007A1DBF" w:rsidRDefault="00000000" w:rsidP="00807A6B">
      <w:pPr>
        <w:pStyle w:val="Judul2"/>
        <w:spacing w:before="5"/>
        <w:ind w:left="100" w:firstLine="0"/>
        <w:jc w:val="left"/>
      </w:pPr>
      <w:r>
        <w:rPr>
          <w:spacing w:val="-2"/>
        </w:rPr>
        <w:t>Keywords:</w:t>
      </w:r>
    </w:p>
    <w:p w14:paraId="447E0BAD" w14:textId="3AAB5A76" w:rsidR="00B604BB" w:rsidRPr="00B604BB" w:rsidRDefault="00B604BB" w:rsidP="00807A6B">
      <w:pPr>
        <w:spacing w:before="17" w:line="254" w:lineRule="auto"/>
        <w:ind w:left="100" w:right="98"/>
        <w:jc w:val="both"/>
        <w:rPr>
          <w:sz w:val="20"/>
          <w:szCs w:val="20"/>
        </w:rPr>
      </w:pPr>
      <w:r w:rsidRPr="00B604BB">
        <w:rPr>
          <w:sz w:val="20"/>
          <w:szCs w:val="20"/>
        </w:rPr>
        <w:t xml:space="preserve">Bibliometrics, </w:t>
      </w:r>
    </w:p>
    <w:p w14:paraId="3292B940" w14:textId="219985B7" w:rsidR="00B604BB" w:rsidRPr="00B604BB" w:rsidRDefault="00B604BB" w:rsidP="00807A6B">
      <w:pPr>
        <w:spacing w:before="17" w:line="254" w:lineRule="auto"/>
        <w:ind w:left="100" w:right="-101"/>
        <w:jc w:val="both"/>
        <w:rPr>
          <w:sz w:val="20"/>
          <w:szCs w:val="20"/>
        </w:rPr>
      </w:pPr>
      <w:r w:rsidRPr="00B604BB">
        <w:rPr>
          <w:sz w:val="20"/>
          <w:szCs w:val="20"/>
        </w:rPr>
        <w:t>Natural</w:t>
      </w:r>
      <w:r w:rsidR="00501AF5">
        <w:rPr>
          <w:sz w:val="20"/>
          <w:szCs w:val="20"/>
        </w:rPr>
        <w:t xml:space="preserve"> </w:t>
      </w:r>
      <w:r w:rsidRPr="00B604BB">
        <w:rPr>
          <w:sz w:val="20"/>
          <w:szCs w:val="20"/>
        </w:rPr>
        <w:t>Language</w:t>
      </w:r>
      <w:r w:rsidR="00501AF5">
        <w:rPr>
          <w:sz w:val="20"/>
          <w:szCs w:val="20"/>
        </w:rPr>
        <w:t xml:space="preserve"> </w:t>
      </w:r>
      <w:r w:rsidRPr="00B604BB">
        <w:rPr>
          <w:sz w:val="20"/>
          <w:szCs w:val="20"/>
        </w:rPr>
        <w:t xml:space="preserve">Processing, </w:t>
      </w:r>
    </w:p>
    <w:p w14:paraId="41D99814" w14:textId="2359D4E6" w:rsidR="00B604BB" w:rsidRPr="00B604BB" w:rsidRDefault="00B604BB" w:rsidP="0052601F">
      <w:pPr>
        <w:spacing w:before="17" w:line="254" w:lineRule="auto"/>
        <w:ind w:left="100" w:right="-11"/>
        <w:jc w:val="both"/>
        <w:rPr>
          <w:sz w:val="20"/>
          <w:szCs w:val="20"/>
        </w:rPr>
      </w:pPr>
      <w:r w:rsidRPr="00B604BB">
        <w:rPr>
          <w:sz w:val="20"/>
          <w:szCs w:val="20"/>
        </w:rPr>
        <w:t>Soft Computing</w:t>
      </w:r>
      <w:r w:rsidR="0052601F">
        <w:rPr>
          <w:sz w:val="20"/>
          <w:szCs w:val="20"/>
        </w:rPr>
        <w:t>,</w:t>
      </w:r>
    </w:p>
    <w:p w14:paraId="53AC0A36" w14:textId="484934CD" w:rsidR="00B604BB" w:rsidRPr="00B604BB" w:rsidRDefault="00B604BB" w:rsidP="00807A6B">
      <w:pPr>
        <w:spacing w:before="17" w:line="254" w:lineRule="auto"/>
        <w:ind w:left="100" w:right="-731"/>
        <w:jc w:val="both"/>
        <w:rPr>
          <w:sz w:val="20"/>
          <w:szCs w:val="20"/>
        </w:rPr>
      </w:pPr>
      <w:r w:rsidRPr="00B604BB">
        <w:rPr>
          <w:sz w:val="20"/>
          <w:szCs w:val="20"/>
        </w:rPr>
        <w:t>Network</w:t>
      </w:r>
      <w:r w:rsidR="00807A6B">
        <w:rPr>
          <w:sz w:val="20"/>
          <w:szCs w:val="20"/>
        </w:rPr>
        <w:t xml:space="preserve"> </w:t>
      </w:r>
      <w:r w:rsidRPr="00B604BB">
        <w:rPr>
          <w:sz w:val="20"/>
          <w:szCs w:val="20"/>
        </w:rPr>
        <w:t>visualization</w:t>
      </w:r>
      <w:r w:rsidR="0052601F">
        <w:rPr>
          <w:sz w:val="20"/>
          <w:szCs w:val="20"/>
        </w:rPr>
        <w:t>,</w:t>
      </w:r>
    </w:p>
    <w:p w14:paraId="551AEDD5" w14:textId="3450DEDA" w:rsidR="007A1DBF" w:rsidRDefault="00807A6B" w:rsidP="00807A6B">
      <w:pPr>
        <w:spacing w:before="17" w:line="254" w:lineRule="auto"/>
        <w:ind w:left="100" w:right="79"/>
        <w:jc w:val="both"/>
        <w:rPr>
          <w:sz w:val="18"/>
        </w:rPr>
      </w:pPr>
      <w:r>
        <w:rPr>
          <w:sz w:val="20"/>
          <w:szCs w:val="20"/>
        </w:rPr>
        <w:t>C</w:t>
      </w:r>
      <w:r w:rsidR="00B604BB" w:rsidRPr="00B604BB">
        <w:rPr>
          <w:sz w:val="20"/>
          <w:szCs w:val="20"/>
        </w:rPr>
        <w:t>lusters</w:t>
      </w:r>
      <w:r w:rsidR="00B604BB">
        <w:br w:type="column"/>
      </w:r>
      <w:r w:rsidR="00501AF5" w:rsidRPr="00501AF5">
        <w:rPr>
          <w:sz w:val="18"/>
        </w:rPr>
        <w:t xml:space="preserve">and collaboration density maps. The analysis was conducted on a total of 1000 documents obtained on the specified topic for the period 2019-2023. </w:t>
      </w:r>
      <w:r w:rsidR="00501AF5" w:rsidRPr="007602F0">
        <w:rPr>
          <w:b/>
          <w:bCs/>
          <w:sz w:val="18"/>
        </w:rPr>
        <w:t>The results</w:t>
      </w:r>
      <w:r w:rsidR="00501AF5" w:rsidRPr="00501AF5">
        <w:rPr>
          <w:sz w:val="18"/>
        </w:rPr>
        <w:t xml:space="preserve"> of this research can be visualized with a network map, it can be seen that the research development map in NLP is divided into 5 clusters. Cluster One consists of 8 topics, Cluster Two consists of 6 topics, Cluster Three consists of 4 topics, Cluster Four consists of 3 topics, and Cluster Five consists of 3 topics. </w:t>
      </w:r>
      <w:r w:rsidR="00501AF5" w:rsidRPr="007602F0">
        <w:rPr>
          <w:b/>
          <w:bCs/>
          <w:sz w:val="18"/>
        </w:rPr>
        <w:t>The research conclusion</w:t>
      </w:r>
      <w:r w:rsidR="00501AF5" w:rsidRPr="00501AF5">
        <w:rPr>
          <w:sz w:val="18"/>
        </w:rPr>
        <w:t xml:space="preserve"> shows that VOSViewer can be used to provide recommendations in data analysis results. </w:t>
      </w:r>
      <w:r w:rsidR="00501AF5" w:rsidRPr="007602F0">
        <w:rPr>
          <w:sz w:val="18"/>
        </w:rPr>
        <w:t>This study provides</w:t>
      </w:r>
      <w:r w:rsidR="00501AF5" w:rsidRPr="00501AF5">
        <w:rPr>
          <w:sz w:val="18"/>
        </w:rPr>
        <w:t xml:space="preserve"> a comprehensive and systematic guide for new users of VOSViewer to conduct bibliometric data analysis and effectively present the visualization of research developments in the field of NLP.</w:t>
      </w:r>
    </w:p>
    <w:p w14:paraId="0522DFDF" w14:textId="77777777" w:rsidR="007A1DBF" w:rsidRDefault="007A1DBF" w:rsidP="00807A6B">
      <w:pPr>
        <w:pStyle w:val="TeksIsi"/>
        <w:spacing w:before="179"/>
        <w:ind w:left="180"/>
        <w:rPr>
          <w:sz w:val="18"/>
        </w:rPr>
      </w:pPr>
    </w:p>
    <w:p w14:paraId="7C57A697" w14:textId="77777777" w:rsidR="00807A6B" w:rsidRDefault="00807A6B" w:rsidP="00807A6B">
      <w:pPr>
        <w:pStyle w:val="TeksIsi"/>
        <w:spacing w:before="179"/>
        <w:ind w:left="180"/>
        <w:rPr>
          <w:sz w:val="18"/>
        </w:rPr>
      </w:pPr>
    </w:p>
    <w:p w14:paraId="6DBF38B2" w14:textId="77777777" w:rsidR="00807A6B" w:rsidRDefault="00807A6B" w:rsidP="00807A6B">
      <w:pPr>
        <w:pStyle w:val="TeksIsi"/>
        <w:spacing w:before="179"/>
        <w:ind w:left="180"/>
        <w:rPr>
          <w:sz w:val="18"/>
        </w:rPr>
      </w:pPr>
    </w:p>
    <w:p w14:paraId="2623411B" w14:textId="77777777" w:rsidR="00807A6B" w:rsidRDefault="00807A6B" w:rsidP="00807A6B">
      <w:pPr>
        <w:pStyle w:val="TeksIsi"/>
        <w:spacing w:before="179"/>
        <w:ind w:left="180"/>
        <w:rPr>
          <w:sz w:val="18"/>
        </w:rPr>
      </w:pPr>
    </w:p>
    <w:p w14:paraId="53188680" w14:textId="77777777" w:rsidR="00807A6B" w:rsidRDefault="00807A6B" w:rsidP="00807A6B">
      <w:pPr>
        <w:pStyle w:val="TeksIsi"/>
        <w:spacing w:before="179"/>
        <w:ind w:left="180"/>
        <w:rPr>
          <w:sz w:val="18"/>
        </w:rPr>
      </w:pPr>
    </w:p>
    <w:p w14:paraId="0AFF0F10" w14:textId="77777777" w:rsidR="00807A6B" w:rsidRDefault="00807A6B" w:rsidP="00807A6B">
      <w:pPr>
        <w:pStyle w:val="TeksIsi"/>
        <w:spacing w:before="179"/>
        <w:ind w:left="180"/>
        <w:rPr>
          <w:sz w:val="18"/>
        </w:rPr>
      </w:pPr>
    </w:p>
    <w:p w14:paraId="51856330" w14:textId="77777777" w:rsidR="00807A6B" w:rsidRDefault="00807A6B" w:rsidP="00807A6B">
      <w:pPr>
        <w:pStyle w:val="TeksIsi"/>
        <w:spacing w:before="179"/>
        <w:ind w:left="180"/>
        <w:rPr>
          <w:sz w:val="18"/>
        </w:rPr>
      </w:pPr>
    </w:p>
    <w:p w14:paraId="45659D5C" w14:textId="77777777" w:rsidR="00807A6B" w:rsidRDefault="00807A6B" w:rsidP="00807A6B">
      <w:pPr>
        <w:pStyle w:val="TeksIsi"/>
        <w:spacing w:before="179"/>
        <w:ind w:left="180"/>
        <w:rPr>
          <w:sz w:val="18"/>
        </w:rPr>
      </w:pPr>
    </w:p>
    <w:p w14:paraId="647FCAB3" w14:textId="77777777" w:rsidR="00807A6B" w:rsidRDefault="00807A6B" w:rsidP="00807A6B">
      <w:pPr>
        <w:pStyle w:val="TeksIsi"/>
        <w:spacing w:before="179"/>
        <w:ind w:left="180"/>
        <w:rPr>
          <w:sz w:val="18"/>
        </w:rPr>
      </w:pPr>
    </w:p>
    <w:p w14:paraId="25F3192C" w14:textId="3DA858D0" w:rsidR="007A1DBF" w:rsidRDefault="00000000">
      <w:pPr>
        <w:spacing w:line="242" w:lineRule="auto"/>
        <w:ind w:left="3082" w:firstLine="1989"/>
        <w:rPr>
          <w:sz w:val="18"/>
        </w:rPr>
      </w:pPr>
      <w:r>
        <w:rPr>
          <w:sz w:val="18"/>
        </w:rPr>
        <w:t>Copyright</w:t>
      </w:r>
      <w:r>
        <w:rPr>
          <w:spacing w:val="-12"/>
          <w:sz w:val="18"/>
        </w:rPr>
        <w:t xml:space="preserve"> </w:t>
      </w:r>
      <w:r>
        <w:rPr>
          <w:rFonts w:ascii="Calibri" w:hAnsi="Calibri"/>
          <w:i/>
          <w:spacing w:val="-132"/>
          <w:w w:val="101"/>
          <w:sz w:val="18"/>
        </w:rPr>
        <w:t>⃝</w:t>
      </w:r>
      <w:r>
        <w:rPr>
          <w:w w:val="98"/>
          <w:position w:val="1"/>
          <w:sz w:val="18"/>
        </w:rPr>
        <w:t>c</w:t>
      </w:r>
      <w:r>
        <w:rPr>
          <w:spacing w:val="7"/>
          <w:position w:val="1"/>
          <w:sz w:val="18"/>
        </w:rPr>
        <w:t xml:space="preserve"> </w:t>
      </w:r>
      <w:r>
        <w:rPr>
          <w:sz w:val="18"/>
        </w:rPr>
        <w:t>2024</w:t>
      </w:r>
      <w:r>
        <w:rPr>
          <w:spacing w:val="-11"/>
          <w:sz w:val="18"/>
        </w:rPr>
        <w:t xml:space="preserve"> </w:t>
      </w:r>
      <w:r>
        <w:rPr>
          <w:sz w:val="18"/>
        </w:rPr>
        <w:t>The</w:t>
      </w:r>
      <w:r>
        <w:rPr>
          <w:spacing w:val="-11"/>
          <w:sz w:val="18"/>
        </w:rPr>
        <w:t xml:space="preserve"> </w:t>
      </w:r>
      <w:r>
        <w:rPr>
          <w:sz w:val="18"/>
        </w:rPr>
        <w:t>Authors. This</w:t>
      </w:r>
      <w:r>
        <w:rPr>
          <w:spacing w:val="-2"/>
          <w:sz w:val="18"/>
        </w:rPr>
        <w:t xml:space="preserve"> </w:t>
      </w:r>
      <w:r>
        <w:rPr>
          <w:sz w:val="18"/>
        </w:rPr>
        <w:t>is</w:t>
      </w:r>
      <w:r>
        <w:rPr>
          <w:spacing w:val="-2"/>
          <w:sz w:val="18"/>
        </w:rPr>
        <w:t xml:space="preserve"> </w:t>
      </w:r>
      <w:r>
        <w:rPr>
          <w:sz w:val="18"/>
        </w:rPr>
        <w:t>an</w:t>
      </w:r>
      <w:r>
        <w:rPr>
          <w:spacing w:val="-2"/>
          <w:sz w:val="18"/>
        </w:rPr>
        <w:t xml:space="preserve"> </w:t>
      </w:r>
      <w:r>
        <w:rPr>
          <w:sz w:val="18"/>
        </w:rPr>
        <w:t>open</w:t>
      </w:r>
      <w:r>
        <w:rPr>
          <w:spacing w:val="-2"/>
          <w:sz w:val="18"/>
        </w:rPr>
        <w:t xml:space="preserve"> </w:t>
      </w:r>
      <w:r>
        <w:rPr>
          <w:sz w:val="18"/>
        </w:rPr>
        <w:t>access</w:t>
      </w:r>
      <w:r>
        <w:rPr>
          <w:spacing w:val="-2"/>
          <w:sz w:val="18"/>
        </w:rPr>
        <w:t xml:space="preserve"> </w:t>
      </w:r>
      <w:r>
        <w:rPr>
          <w:sz w:val="18"/>
        </w:rPr>
        <w:t>article</w:t>
      </w:r>
      <w:r>
        <w:rPr>
          <w:spacing w:val="-2"/>
          <w:sz w:val="18"/>
        </w:rPr>
        <w:t xml:space="preserve"> </w:t>
      </w:r>
      <w:r>
        <w:rPr>
          <w:sz w:val="18"/>
        </w:rPr>
        <w:t>under</w:t>
      </w:r>
      <w:r>
        <w:rPr>
          <w:spacing w:val="-2"/>
          <w:sz w:val="18"/>
        </w:rPr>
        <w:t xml:space="preserve"> </w:t>
      </w:r>
      <w:r>
        <w:rPr>
          <w:sz w:val="18"/>
        </w:rPr>
        <w:t>the</w:t>
      </w:r>
      <w:r>
        <w:rPr>
          <w:spacing w:val="-2"/>
          <w:sz w:val="18"/>
        </w:rPr>
        <w:t xml:space="preserve"> </w:t>
      </w:r>
      <w:hyperlink r:id="rId10">
        <w:r>
          <w:rPr>
            <w:color w:val="0000FF"/>
            <w:sz w:val="18"/>
            <w:u w:val="single" w:color="0000FF"/>
          </w:rPr>
          <w:t>CC</w:t>
        </w:r>
        <w:r>
          <w:rPr>
            <w:color w:val="0000FF"/>
            <w:spacing w:val="-2"/>
            <w:sz w:val="18"/>
            <w:u w:val="single" w:color="0000FF"/>
          </w:rPr>
          <w:t xml:space="preserve"> </w:t>
        </w:r>
        <w:r>
          <w:rPr>
            <w:color w:val="0000FF"/>
            <w:sz w:val="18"/>
            <w:u w:val="single" w:color="0000FF"/>
          </w:rPr>
          <w:t>BY-SA</w:t>
        </w:r>
      </w:hyperlink>
      <w:r>
        <w:rPr>
          <w:color w:val="0000FF"/>
          <w:spacing w:val="-2"/>
          <w:sz w:val="18"/>
        </w:rPr>
        <w:t xml:space="preserve"> </w:t>
      </w:r>
      <w:r>
        <w:rPr>
          <w:sz w:val="18"/>
        </w:rPr>
        <w:t>license.</w:t>
      </w:r>
    </w:p>
    <w:p w14:paraId="7A19786F" w14:textId="77777777" w:rsidR="007A1DBF" w:rsidRDefault="007A1DBF">
      <w:pPr>
        <w:spacing w:line="242" w:lineRule="auto"/>
        <w:rPr>
          <w:sz w:val="18"/>
        </w:rPr>
        <w:sectPr w:rsidR="007A1DBF">
          <w:type w:val="continuous"/>
          <w:pgSz w:w="11910" w:h="16840"/>
          <w:pgMar w:top="1100" w:right="580" w:bottom="280" w:left="580" w:header="0" w:footer="0" w:gutter="0"/>
          <w:cols w:num="2" w:space="720" w:equalWidth="0">
            <w:col w:w="1519" w:space="1750"/>
            <w:col w:w="7481"/>
          </w:cols>
        </w:sectPr>
      </w:pPr>
    </w:p>
    <w:p w14:paraId="3E2E3728" w14:textId="77777777" w:rsidR="007A1DBF" w:rsidRDefault="007A1DBF">
      <w:pPr>
        <w:pStyle w:val="TeksIsi"/>
        <w:spacing w:before="6"/>
        <w:rPr>
          <w:sz w:val="9"/>
        </w:rPr>
      </w:pPr>
    </w:p>
    <w:p w14:paraId="0E06C4B0" w14:textId="77777777" w:rsidR="007A1DBF" w:rsidRDefault="00000000">
      <w:pPr>
        <w:pStyle w:val="TeksIsi"/>
        <w:ind w:left="8958"/>
      </w:pPr>
      <w:r>
        <w:rPr>
          <w:noProof/>
        </w:rPr>
        <w:drawing>
          <wp:inline distT="0" distB="0" distL="0" distR="0" wp14:anchorId="0C212849" wp14:editId="6F134073">
            <wp:extent cx="952500" cy="335756"/>
            <wp:effectExtent l="0" t="0" r="0" b="0"/>
            <wp:docPr id="8"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1" cstate="print"/>
                    <a:stretch>
                      <a:fillRect/>
                    </a:stretch>
                  </pic:blipFill>
                  <pic:spPr>
                    <a:xfrm>
                      <a:off x="0" y="0"/>
                      <a:ext cx="952500" cy="335756"/>
                    </a:xfrm>
                    <a:prstGeom prst="rect">
                      <a:avLst/>
                    </a:prstGeom>
                  </pic:spPr>
                </pic:pic>
              </a:graphicData>
            </a:graphic>
          </wp:inline>
        </w:drawing>
      </w:r>
    </w:p>
    <w:p w14:paraId="34B44E88" w14:textId="77777777" w:rsidR="007A1DBF" w:rsidRDefault="00000000">
      <w:pPr>
        <w:pStyle w:val="TeksIsi"/>
        <w:spacing w:before="11"/>
        <w:rPr>
          <w:sz w:val="16"/>
        </w:rPr>
      </w:pPr>
      <w:r>
        <w:rPr>
          <w:noProof/>
        </w:rPr>
        <mc:AlternateContent>
          <mc:Choice Requires="wps">
            <w:drawing>
              <wp:anchor distT="0" distB="0" distL="0" distR="0" simplePos="0" relativeHeight="487589376" behindDoc="1" locked="0" layoutInCell="1" allowOverlap="1" wp14:anchorId="509C6400" wp14:editId="1AB54751">
                <wp:simplePos x="0" y="0"/>
                <wp:positionH relativeFrom="page">
                  <wp:posOffset>432003</wp:posOffset>
                </wp:positionH>
                <wp:positionV relativeFrom="paragraph">
                  <wp:posOffset>139255</wp:posOffset>
                </wp:positionV>
                <wp:extent cx="6696075" cy="127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632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40129E1" id="Graphic 9" o:spid="_x0000_s1026" style="position:absolute;margin-left:34pt;margin-top:10.95pt;width:527.25pt;height:.1pt;z-index:-15727104;visibility:visible;mso-wrap-style:square;mso-wrap-distance-left:0;mso-wrap-distance-top:0;mso-wrap-distance-right:0;mso-wrap-distance-bottom:0;mso-position-horizontal:absolute;mso-position-horizontal-relative:page;mso-position-vertical:absolute;mso-position-vertical-relative:text;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" path="m,l6695998,e" filled="f" strokeweight=".17567mm">
                <v:path arrowok="t"/>
                <w10:wrap type="topAndBottom" anchorx="page"/>
              </v:shape>
            </w:pict>
          </mc:Fallback>
        </mc:AlternateContent>
      </w:r>
    </w:p>
    <w:p w14:paraId="043592E6" w14:textId="77777777" w:rsidR="007A1DBF" w:rsidRDefault="00000000">
      <w:pPr>
        <w:pStyle w:val="Judul2"/>
        <w:spacing w:before="52"/>
        <w:ind w:left="100" w:firstLine="0"/>
        <w:jc w:val="left"/>
      </w:pPr>
      <w:r>
        <w:rPr>
          <w:spacing w:val="-2"/>
        </w:rPr>
        <w:t>Corresponding</w:t>
      </w:r>
      <w:r>
        <w:rPr>
          <w:spacing w:val="8"/>
        </w:rPr>
        <w:t xml:space="preserve"> </w:t>
      </w:r>
      <w:r>
        <w:rPr>
          <w:spacing w:val="-2"/>
        </w:rPr>
        <w:t>Author:</w:t>
      </w:r>
    </w:p>
    <w:p w14:paraId="16512CB7" w14:textId="77777777" w:rsidR="007A1DBF" w:rsidRDefault="00000000">
      <w:pPr>
        <w:pStyle w:val="TeksIsi"/>
        <w:spacing w:before="109"/>
        <w:ind w:left="100"/>
      </w:pPr>
      <w:r>
        <w:t>Muhammad</w:t>
      </w:r>
      <w:r>
        <w:rPr>
          <w:spacing w:val="-9"/>
        </w:rPr>
        <w:t xml:space="preserve"> </w:t>
      </w:r>
      <w:r>
        <w:t>Abdul</w:t>
      </w:r>
      <w:r>
        <w:rPr>
          <w:spacing w:val="-8"/>
        </w:rPr>
        <w:t xml:space="preserve"> </w:t>
      </w:r>
      <w:r>
        <w:rPr>
          <w:spacing w:val="-2"/>
        </w:rPr>
        <w:t>Latief,</w:t>
      </w:r>
    </w:p>
    <w:p w14:paraId="432D33EF" w14:textId="77777777" w:rsidR="007A1DBF" w:rsidRDefault="00000000">
      <w:pPr>
        <w:pStyle w:val="TeksIsi"/>
        <w:spacing w:before="9" w:line="249" w:lineRule="auto"/>
        <w:ind w:left="100" w:right="5638"/>
      </w:pPr>
      <w:r>
        <w:t>Institut</w:t>
      </w:r>
      <w:r>
        <w:rPr>
          <w:spacing w:val="-13"/>
        </w:rPr>
        <w:t xml:space="preserve"> </w:t>
      </w:r>
      <w:r>
        <w:t>Teknologi</w:t>
      </w:r>
      <w:r>
        <w:rPr>
          <w:spacing w:val="-12"/>
        </w:rPr>
        <w:t xml:space="preserve"> </w:t>
      </w:r>
      <w:r>
        <w:t>Telkom</w:t>
      </w:r>
      <w:r>
        <w:rPr>
          <w:spacing w:val="-13"/>
        </w:rPr>
        <w:t xml:space="preserve"> </w:t>
      </w:r>
      <w:r>
        <w:t>Purwokerto,</w:t>
      </w:r>
      <w:r>
        <w:rPr>
          <w:spacing w:val="-12"/>
        </w:rPr>
        <w:t xml:space="preserve"> </w:t>
      </w:r>
      <w:r>
        <w:t>Purwokerto,</w:t>
      </w:r>
      <w:r>
        <w:rPr>
          <w:spacing w:val="-13"/>
        </w:rPr>
        <w:t xml:space="preserve"> </w:t>
      </w:r>
      <w:r>
        <w:t xml:space="preserve">Indonesia. Email: </w:t>
      </w:r>
      <w:hyperlink r:id="rId12">
        <w:r>
          <w:rPr>
            <w:color w:val="0000FF"/>
          </w:rPr>
          <w:t>21110002@ittelkom-pwt.ac.id</w:t>
        </w:r>
      </w:hyperlink>
    </w:p>
    <w:p w14:paraId="382E2E4B" w14:textId="77777777" w:rsidR="007A1DBF" w:rsidRDefault="00000000">
      <w:pPr>
        <w:pStyle w:val="TeksIsi"/>
        <w:spacing w:before="1"/>
        <w:rPr>
          <w:sz w:val="14"/>
        </w:rPr>
      </w:pPr>
      <w:r>
        <w:rPr>
          <w:noProof/>
        </w:rPr>
        <mc:AlternateContent>
          <mc:Choice Requires="wpg">
            <w:drawing>
              <wp:anchor distT="0" distB="0" distL="0" distR="0" simplePos="0" relativeHeight="487589888" behindDoc="1" locked="0" layoutInCell="1" allowOverlap="1" wp14:anchorId="377DB6CF" wp14:editId="6CDAE881">
                <wp:simplePos x="0" y="0"/>
                <wp:positionH relativeFrom="page">
                  <wp:posOffset>432003</wp:posOffset>
                </wp:positionH>
                <wp:positionV relativeFrom="paragraph">
                  <wp:posOffset>118643</wp:posOffset>
                </wp:positionV>
                <wp:extent cx="6696075" cy="22860"/>
                <wp:effectExtent l="0" t="0" r="0" b="0"/>
                <wp:wrapTopAndBottom/>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96075" cy="22860"/>
                          <a:chOff x="0" y="0"/>
                          <a:chExt cx="6696075" cy="22860"/>
                        </a:xfrm>
                      </wpg:grpSpPr>
                      <wps:wsp>
                        <wps:cNvPr id="11" name="Graphic 11"/>
                        <wps:cNvSpPr/>
                        <wps:spPr>
                          <a:xfrm>
                            <a:off x="0" y="2527"/>
                            <a:ext cx="6696075" cy="1270"/>
                          </a:xfrm>
                          <a:custGeom>
                            <a:avLst/>
                            <a:gdLst/>
                            <a:ahLst/>
                            <a:cxnLst/>
                            <a:rect l="l" t="t" r="r" b="b"/>
                            <a:pathLst>
                              <a:path w="6696075">
                                <a:moveTo>
                                  <a:pt x="0" y="0"/>
                                </a:moveTo>
                                <a:lnTo>
                                  <a:pt x="6695998" y="0"/>
                                </a:lnTo>
                              </a:path>
                            </a:pathLst>
                          </a:custGeom>
                          <a:ln w="5054">
                            <a:solidFill>
                              <a:srgbClr val="000000"/>
                            </a:solidFill>
                            <a:prstDash val="solid"/>
                          </a:ln>
                        </wps:spPr>
                        <wps:bodyPr wrap="square" lIns="0" tIns="0" rIns="0" bIns="0" rtlCol="0">
                          <a:prstTxWarp prst="textNoShape">
                            <a:avLst/>
                          </a:prstTxWarp>
                          <a:noAutofit/>
                        </wps:bodyPr>
                      </wps:wsp>
                      <wps:wsp>
                        <wps:cNvPr id="12" name="Graphic 12"/>
                        <wps:cNvSpPr/>
                        <wps:spPr>
                          <a:xfrm>
                            <a:off x="0" y="20243"/>
                            <a:ext cx="6696075" cy="1270"/>
                          </a:xfrm>
                          <a:custGeom>
                            <a:avLst/>
                            <a:gdLst/>
                            <a:ahLst/>
                            <a:cxnLst/>
                            <a:rect l="l" t="t" r="r" b="b"/>
                            <a:pathLst>
                              <a:path w="6696075">
                                <a:moveTo>
                                  <a:pt x="0" y="0"/>
                                </a:moveTo>
                                <a:lnTo>
                                  <a:pt x="6695998" y="0"/>
                                </a:lnTo>
                              </a:path>
                            </a:pathLst>
                          </a:custGeom>
                          <a:ln w="5054">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1D787F21" id="Group 10" o:spid="_x0000_s1026" style="position:absolute;margin-left:34pt;margin-top:9.35pt;width:527.25pt;height:1.8pt;z-index:-15726592;mso-wrap-distance-left:0;mso-wrap-distance-right:0;mso-position-horizontal-relative:page" coordsize="66960,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">
                <v:shape id="Graphic 11" o:spid="_x0000_s1027" style="position:absolute;top:25;width:66960;height:12;visibility:visible;mso-wrap-style:square;v-text-anchor:top" coordsize="66960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" path="m,l6695998,e" filled="f" strokeweight=".14039mm">
                  <v:path arrowok="t"/>
                </v:shape>
                <v:shape id="Graphic 12" o:spid="_x0000_s1028" style="position:absolute;top:202;width:66960;height:13;visibility:visible;mso-wrap-style:square;v-text-anchor:top" coordsize="66960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" path="m,l6695998,e" filled="f" strokeweight=".14039mm">
                  <v:path arrowok="t"/>
                </v:shape>
                <w10:wrap type="topAndBottom" anchorx="page"/>
              </v:group>
            </w:pict>
          </mc:Fallback>
        </mc:AlternateContent>
      </w:r>
    </w:p>
    <w:p w14:paraId="5FA36249" w14:textId="77777777" w:rsidR="007A1DBF" w:rsidRDefault="007A1DBF">
      <w:pPr>
        <w:pStyle w:val="TeksIsi"/>
      </w:pPr>
    </w:p>
    <w:p w14:paraId="19FE73A6" w14:textId="77777777" w:rsidR="007A1DBF" w:rsidRDefault="00000000">
      <w:pPr>
        <w:pStyle w:val="TeksIsi"/>
        <w:spacing w:before="99"/>
      </w:pPr>
      <w:r>
        <w:rPr>
          <w:noProof/>
        </w:rPr>
        <mc:AlternateContent>
          <mc:Choice Requires="wps">
            <w:drawing>
              <wp:anchor distT="0" distB="0" distL="0" distR="0" simplePos="0" relativeHeight="487590400" behindDoc="1" locked="0" layoutInCell="1" allowOverlap="1" wp14:anchorId="25169DBE" wp14:editId="6FAE45AE">
                <wp:simplePos x="0" y="0"/>
                <wp:positionH relativeFrom="page">
                  <wp:posOffset>432003</wp:posOffset>
                </wp:positionH>
                <wp:positionV relativeFrom="paragraph">
                  <wp:posOffset>224140</wp:posOffset>
                </wp:positionV>
                <wp:extent cx="6696075" cy="1270"/>
                <wp:effectExtent l="0" t="0" r="0" b="0"/>
                <wp:wrapTopAndBottom/>
                <wp:docPr id="13" name="Graphic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A6C44C5" id="Graphic 13" o:spid="_x0000_s1026" style="position:absolute;margin-left:34pt;margin-top:17.65pt;width:527.25pt;height:.1pt;z-index:-15726080;visibility:visible;mso-wrap-style:square;mso-wrap-distance-left:0;mso-wrap-distance-top:0;mso-wrap-distance-right:0;mso-wrap-distance-bottom:0;mso-position-horizontal:absolute;mso-position-horizontal-relative:page;mso-position-vertical:absolute;mso-position-vertical-relative:text;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" path="m,l6695998,e" filled="f" strokeweight=".24586mm">
                <v:path arrowok="t"/>
                <w10:wrap type="topAndBottom" anchorx="page"/>
              </v:shape>
            </w:pict>
          </mc:Fallback>
        </mc:AlternateContent>
      </w:r>
    </w:p>
    <w:p w14:paraId="51A754B6" w14:textId="77777777" w:rsidR="007A1DBF" w:rsidRDefault="00000000">
      <w:pPr>
        <w:spacing w:before="52"/>
        <w:ind w:left="100"/>
        <w:rPr>
          <w:i/>
          <w:sz w:val="20"/>
        </w:rPr>
      </w:pPr>
      <w:r>
        <w:rPr>
          <w:b/>
          <w:i/>
          <w:sz w:val="20"/>
        </w:rPr>
        <w:t>Journal</w:t>
      </w:r>
      <w:r>
        <w:rPr>
          <w:b/>
          <w:i/>
          <w:spacing w:val="-12"/>
          <w:sz w:val="20"/>
        </w:rPr>
        <w:t xml:space="preserve"> </w:t>
      </w:r>
      <w:r>
        <w:rPr>
          <w:b/>
          <w:i/>
          <w:sz w:val="20"/>
        </w:rPr>
        <w:t>homepage:</w:t>
      </w:r>
      <w:r>
        <w:rPr>
          <w:b/>
          <w:i/>
          <w:spacing w:val="-2"/>
          <w:sz w:val="20"/>
        </w:rPr>
        <w:t xml:space="preserve"> </w:t>
      </w:r>
      <w:hyperlink r:id="rId13">
        <w:r>
          <w:rPr>
            <w:i/>
            <w:color w:val="0000FF"/>
            <w:spacing w:val="-2"/>
            <w:sz w:val="20"/>
          </w:rPr>
          <w:t>https://journal.universitasbumigora.ac.id/index.php/ijecsa</w:t>
        </w:r>
      </w:hyperlink>
    </w:p>
    <w:p w14:paraId="1B69A6CE" w14:textId="77777777" w:rsidR="007A1DBF" w:rsidRDefault="007A1DBF">
      <w:pPr>
        <w:rPr>
          <w:sz w:val="20"/>
        </w:rPr>
        <w:sectPr w:rsidR="007A1DBF">
          <w:type w:val="continuous"/>
          <w:pgSz w:w="11910" w:h="16840"/>
          <w:pgMar w:top="1100" w:right="580" w:bottom="280" w:left="580" w:header="0" w:footer="0" w:gutter="0"/>
          <w:cols w:space="720"/>
        </w:sectPr>
      </w:pPr>
    </w:p>
    <w:p w14:paraId="3F30FAC3" w14:textId="77777777" w:rsidR="007A1DBF" w:rsidRDefault="007A1DBF">
      <w:pPr>
        <w:pStyle w:val="TeksIsi"/>
        <w:spacing w:before="200"/>
        <w:rPr>
          <w:i/>
        </w:rPr>
      </w:pPr>
    </w:p>
    <w:p w14:paraId="5510E115" w14:textId="77777777" w:rsidR="007A1DBF" w:rsidRDefault="00000000">
      <w:pPr>
        <w:pStyle w:val="Judul1"/>
        <w:numPr>
          <w:ilvl w:val="0"/>
          <w:numId w:val="2"/>
        </w:numPr>
        <w:tabs>
          <w:tab w:val="left" w:pos="588"/>
        </w:tabs>
        <w:ind w:hanging="488"/>
      </w:pPr>
      <w:bookmarkStart w:id="0" w:name="INTRODUCTION"/>
      <w:bookmarkEnd w:id="0"/>
      <w:r>
        <w:rPr>
          <w:spacing w:val="-2"/>
        </w:rPr>
        <w:t>INTRODUCTION</w:t>
      </w:r>
    </w:p>
    <w:p w14:paraId="23FB84FF" w14:textId="6A1BA80F" w:rsidR="00807A6B" w:rsidRDefault="00807A6B">
      <w:pPr>
        <w:pStyle w:val="TeksIsi"/>
        <w:spacing w:line="249" w:lineRule="auto"/>
        <w:ind w:left="100" w:right="98" w:firstLine="510"/>
        <w:jc w:val="both"/>
        <w:rPr>
          <w:spacing w:val="-2"/>
        </w:rPr>
      </w:pPr>
      <w:r w:rsidRPr="00807A6B">
        <w:rPr>
          <w:spacing w:val="-2"/>
        </w:rPr>
        <w:t>Bibliometric analysis is a methodological approach that involves the analysis of quantitative publications, usually scientific articles, to uncover patterns, trends, and relationships in a particular field of study</w:t>
      </w:r>
      <w:r w:rsidR="005915F5">
        <w:rPr>
          <w:spacing w:val="-2"/>
        </w:rPr>
        <w:fldChar w:fldCharType="begin"/>
      </w:r>
      <w:r w:rsidR="005915F5">
        <w:rPr>
          <w:spacing w:val="-2"/>
        </w:rPr>
        <w:instrText xml:space="preserve"> ADDIN ZOTERO_ITEM CSL_CITATION {"citationID":"OfcEtSo6","properties":{"formattedCitation":"[1]","plainCitation":"[1]","noteIndex":0},"citationItems":[{"id":58,"uris":["http://zotero.org/users/local/g36qV1kJ/items/N4PX7EHF"],"itemData":{"id":58,"type":"article-journal","container-title":"International Entrepreneurship and Management Journal","DOI":"10.1007/s11365-017-0487-y","ISSN":"1554-7191, 1555-1938","issue":"2","journalAbbreviation":"Int Entrep Manag J","language":"en","page":"385-429","source":"DOI.org (Crossref)","title":"International entrepreneurship: a bibliometric overview","title-short":"International entrepreneurship","volume":"15","author":[{"family":"Baier-Fuentes","given":"Hugo"},{"family":"Merigó","given":"José M."},{"family":"Amorós","given":"José Ernesto"},{"family":"Gaviria-Marín","given":"Magaly"}],"issued":{"date-parts":[["2019",6]]}}}],"schema":"https://github.com/citation-style-language/schema/raw/master/csl-citation.json"} </w:instrText>
      </w:r>
      <w:r w:rsidR="005915F5">
        <w:rPr>
          <w:spacing w:val="-2"/>
        </w:rPr>
        <w:fldChar w:fldCharType="separate"/>
      </w:r>
      <w:r w:rsidR="005B59E0" w:rsidRPr="005B59E0">
        <w:t>[1]</w:t>
      </w:r>
      <w:r w:rsidR="005915F5">
        <w:rPr>
          <w:spacing w:val="-2"/>
        </w:rPr>
        <w:fldChar w:fldCharType="end"/>
      </w:r>
      <w:r w:rsidRPr="00807A6B">
        <w:rPr>
          <w:spacing w:val="-2"/>
        </w:rPr>
        <w:t xml:space="preserve">. This analysis often includes examining citation patterns, co-citation networks, keyword occurrences, and other bibliographic data to gain insight into the structure and development of a particular research field </w:t>
      </w:r>
      <w:r w:rsidR="005915F5">
        <w:rPr>
          <w:spacing w:val="-2"/>
        </w:rPr>
        <w:fldChar w:fldCharType="begin"/>
      </w:r>
      <w:r w:rsidR="005915F5">
        <w:rPr>
          <w:spacing w:val="-2"/>
        </w:rPr>
        <w:instrText xml:space="preserve"> ADDIN ZOTERO_ITEM CSL_CITATION {"citationID":"MnwmZ66p","properties":{"formattedCitation":"[2]","plainCitation":"[2]","noteIndex":0},"citationItems":[{"id":74,"uris":["http://zotero.org/users/local/g36qV1kJ/items/HJSESATM"],"itemData":{"id":74,"type":"article-journal","abstract":"Background/purpose: Telemedicine has gained the popularity during COVID-19 pandemic. “Teledentistry” as the dental application of telemedicine was also with increased attention. The bibliometric analysis was employed to examine the global research trends and the current implementation status of teledentistry.","container-title":"Journal of Dental Sciences","DOI":"10.1016/j.jds.2024.05.016","ISSN":"19917902","journalAbbreviation":"Journal of Dental Sciences","language":"en","page":"S1991790224001624","source":"DOI.org (Crossref)","title":"A bibliometric analysis of teledentistry published in the category of dentistry, oral surgery and medicine","author":[{"family":"Liu","given":"Ting-Chia"},{"family":"Chang","given":"Yu-Chao"}],"issued":{"date-parts":[["2024",5]]}}}],"schema":"https://github.com/citation-style-language/schema/raw/master/csl-citation.json"} </w:instrText>
      </w:r>
      <w:r w:rsidR="005915F5">
        <w:rPr>
          <w:spacing w:val="-2"/>
        </w:rPr>
        <w:fldChar w:fldCharType="separate"/>
      </w:r>
      <w:r w:rsidR="005B59E0" w:rsidRPr="005B59E0">
        <w:t>[2]</w:t>
      </w:r>
      <w:r w:rsidR="005915F5">
        <w:rPr>
          <w:spacing w:val="-2"/>
        </w:rPr>
        <w:fldChar w:fldCharType="end"/>
      </w:r>
      <w:r w:rsidRPr="00807A6B">
        <w:rPr>
          <w:spacing w:val="-2"/>
        </w:rPr>
        <w:t xml:space="preserve">. Through bibliometric analysis, researchers can identify influential works, key authors, emerging trends, and examine research in specific domains </w:t>
      </w:r>
      <w:r w:rsidR="005915F5">
        <w:rPr>
          <w:spacing w:val="-2"/>
        </w:rPr>
        <w:fldChar w:fldCharType="begin"/>
      </w:r>
      <w:r w:rsidR="005915F5">
        <w:rPr>
          <w:spacing w:val="-2"/>
        </w:rPr>
        <w:instrText xml:space="preserve"> ADDIN ZOTERO_ITEM CSL_CITATION {"citationID":"lEbIYNG4","properties":{"formattedCitation":"[3]","plainCitation":"[3]","noteIndex":0},"citationItems":[{"id":54,"uris":["http://zotero.org/users/local/g36qV1kJ/items/SHYEQPJK"],"itemData":{"id":54,"type":"article-journal","abstract":"STEM Module is one of the possible solutions in delivering STEM learning to students to improve better understanding. The purpose of this research was to provide a literature review regarding bibliometric analysis of ‘STEM-based module’ term. This research took the collection of articles from the database of Scopus during the period of 2015-2019. This research analysed 1095 articles. To generate a visualization, it employed VOSviewer software. The findings of this research provided a reference about a research that have been conducted related to STEM-based module.","container-title":"IOP Conference Series: Materials Science and Engineering","DOI":"10.1088/1757-899X/1098/3/032031","ISSN":"1757-8981, 1757-899X","issue":"3","journalAbbreviation":"IOP Conf. Ser.: Mater. Sci. Eng.","language":"en","page":"032031","source":"DOI.org (Crossref)","title":"Bibliometric analysis of the term ‘STEM module’","volume":"1098","author":[{"family":"Triwahyuningtyas","given":"D"},{"family":"Sundaygara","given":"C"},{"family":"Widiaty","given":"I"},{"family":"Nandiyanto","given":"A B D"},{"family":"Aji","given":"S D"},{"family":"Hudha","given":"M N"}],"issued":{"date-parts":[["2021",3,1]]}}}],"schema":"https://github.com/citation-style-language/schema/raw/master/csl-citation.json"} </w:instrText>
      </w:r>
      <w:r w:rsidR="005915F5">
        <w:rPr>
          <w:spacing w:val="-2"/>
        </w:rPr>
        <w:fldChar w:fldCharType="separate"/>
      </w:r>
      <w:r w:rsidR="005B59E0" w:rsidRPr="005B59E0">
        <w:t>[3]</w:t>
      </w:r>
      <w:r w:rsidR="005915F5">
        <w:rPr>
          <w:spacing w:val="-2"/>
        </w:rPr>
        <w:fldChar w:fldCharType="end"/>
      </w:r>
      <w:r w:rsidRPr="00807A6B">
        <w:rPr>
          <w:spacing w:val="-2"/>
        </w:rPr>
        <w:t>.</w:t>
      </w:r>
    </w:p>
    <w:p w14:paraId="6DBA6E49" w14:textId="23E26534" w:rsidR="00807A6B" w:rsidRDefault="00807A6B">
      <w:pPr>
        <w:pStyle w:val="TeksIsi"/>
        <w:spacing w:line="249" w:lineRule="auto"/>
        <w:ind w:left="100" w:right="98" w:firstLine="510"/>
        <w:jc w:val="both"/>
      </w:pPr>
      <w:r w:rsidRPr="00807A6B">
        <w:t xml:space="preserve">Additionally, bibliometric analysis can play an important role in providing a comprehensive picture of a research field by mapping the intellectual structure of the field, highlighting core themes, and visualizing the relationships between different research entities </w:t>
      </w:r>
      <w:r w:rsidR="005915F5">
        <w:fldChar w:fldCharType="begin"/>
      </w:r>
      <w:r w:rsidR="005915F5">
        <w:instrText xml:space="preserve"> ADDIN ZOTERO_ITEM CSL_CITATION {"citationID":"nJpyNgDH","properties":{"formattedCitation":"[4]","plainCitation":"[4]","noteIndex":0},"citationItems":[{"id":77,"uris":["http://zotero.org/users/local/g36qV1kJ/items/NW24H94C"],"itemData":{"id":77,"type":"article-journal","container-title":"Journal of Integrative Agriculture","DOI":"10.1016/j.jia.2024.05.003","ISSN":"20953119","journalAbbreviation":"Journal of Integrative Agriculture","language":"en","page":"S2095311924001941","source":"DOI.org (Crossref)","title":"Tracing the contribution of cattle farms to methane emissions through bibliometric analyses","author":[{"family":"Abdul","given":"Shakoor"},{"family":"Gul","given":"Zaib"},{"family":"Xu","given":"Ming"}],"issued":{"date-parts":[["2024",5]]}}}],"schema":"https://github.com/citation-style-language/schema/raw/master/csl-citation.json"} </w:instrText>
      </w:r>
      <w:r w:rsidR="005915F5">
        <w:fldChar w:fldCharType="separate"/>
      </w:r>
      <w:r w:rsidR="005B59E0" w:rsidRPr="005B59E0">
        <w:t>[4]</w:t>
      </w:r>
      <w:r w:rsidR="005915F5">
        <w:fldChar w:fldCharType="end"/>
      </w:r>
      <w:r w:rsidRPr="00807A6B">
        <w:t xml:space="preserve">. Using tools such as VOSviewer, researchers can create graphical representations of bibliometric data, facilitating exploration of citation networks and identification of groups of related publications </w:t>
      </w:r>
      <w:r w:rsidR="005915F5">
        <w:fldChar w:fldCharType="begin"/>
      </w:r>
      <w:r w:rsidR="005915F5">
        <w:instrText xml:space="preserve"> ADDIN ZOTERO_ITEM CSL_CITATION {"citationID":"RDIoMutt","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5915F5">
        <w:fldChar w:fldCharType="separate"/>
      </w:r>
      <w:r w:rsidR="005B59E0" w:rsidRPr="005B59E0">
        <w:t>[5]</w:t>
      </w:r>
      <w:r w:rsidR="005915F5">
        <w:fldChar w:fldCharType="end"/>
      </w:r>
      <w:r w:rsidRPr="00807A6B">
        <w:t>. This approach allows researchers to efficiently navigate large amounts of scientific literature and uncover valuable insights that may not be apparent through traditional qualitative methods alone.</w:t>
      </w:r>
    </w:p>
    <w:p w14:paraId="529EBA82" w14:textId="1FFF8AB6" w:rsidR="007602F0" w:rsidRDefault="007602F0" w:rsidP="007602F0">
      <w:pPr>
        <w:pStyle w:val="TeksIsi"/>
        <w:spacing w:line="249" w:lineRule="auto"/>
        <w:ind w:left="100" w:right="98" w:firstLine="510"/>
        <w:jc w:val="both"/>
      </w:pPr>
      <w:r w:rsidRPr="007602F0">
        <w:t xml:space="preserve">In essence, bibliometric analysis serves as a powerful tool for evidence-based research evaluation, assisting decision-making processes, funding allocation, and identification of research priorities in academia and industry </w:t>
      </w:r>
      <w:r w:rsidR="005915F5">
        <w:fldChar w:fldCharType="begin"/>
      </w:r>
      <w:r w:rsidR="005915F5">
        <w:instrText xml:space="preserve"> ADDIN ZOTERO_ITEM CSL_CITATION {"citationID":"O7ko2Ftn","properties":{"formattedCitation":"[6]","plainCitation":"[6]","noteIndex":0},"citationItems":[{"id":57,"uris":["http://zotero.org/users/local/g36qV1kJ/items/YFRRXPEX"],"itemData":{"id":57,"type":"article-journal","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ﬁrst part, an overview of VOSviewer’s functionality for displaying bibliometric maps is provided. In the second part, the technical implementation of speciﬁc parts of the program is discussed. Finally, in the third part, VOSviewer’s ability to handle large maps is demonstrated by using the program to construct and display a co-citation map of 5,000 major scientiﬁc journals.","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volume":"84","author":[{"family":"Van Eck","given":"Nees Jan"},{"family":"Waltman","given":"Ludo"}],"issued":{"date-parts":[["2010",8]]}}}],"schema":"https://github.com/citation-style-language/schema/raw/master/csl-citation.json"} </w:instrText>
      </w:r>
      <w:r w:rsidR="005915F5">
        <w:fldChar w:fldCharType="separate"/>
      </w:r>
      <w:r w:rsidR="005B59E0" w:rsidRPr="005B59E0">
        <w:t>[6]</w:t>
      </w:r>
      <w:r w:rsidR="005915F5">
        <w:fldChar w:fldCharType="end"/>
      </w:r>
      <w:r w:rsidRPr="007602F0">
        <w:t xml:space="preserve">. By utilizing quantitative data taken from publications, researchers can gain a deeper understanding of the knowledge landscape, track research trends over time, and contribute to the advancement of knowledge in their respective fields </w:t>
      </w:r>
      <w:r w:rsidR="005915F5">
        <w:fldChar w:fldCharType="begin"/>
      </w:r>
      <w:r w:rsidR="005915F5">
        <w:instrText xml:space="preserve"> ADDIN ZOTERO_ITEM CSL_CITATION {"citationID":"9YizFB1i","properties":{"formattedCitation":"[7]","plainCitation":"[7]","noteIndex":0},"citationItems":[{"id":75,"uris":["http://zotero.org/users/local/g36qV1kJ/items/YMYFJ75X"],"itemData":{"id":75,"type":"article-journal","abstract":"Background: Dysphagia, or difficulty swallowing, is a prevalent complication of Parkinson’s dis­ ease (PD), which can significantly impair quality of life. Despite the numerous studies on dysphagia in PD published in various journals, there remains a dearth of bibliometric analysis within this domain. This study thus aims to examine the global patterns of research on dysphagia after PD over the past 20 years, employing a visual analysis. Material and methods: This investigation aimed to gather pertinent publications concerning dysphagia in PD from the SCI-Expanded database of the Web of Science Core Collection (WoSCC), covering the period from 2002 to 2022. To dissect and visually represent the collated corpus, we harnessed the capacities of CiteSpace, VOSviewer and R software for meticulous bibliometric scrutiny.\nResults: The bibliometric study encompassed a total of 692 publications. Within the scope of autocratic nations, the USA emerged as the leading country in the quantity of research outputs. The University of Florida stood out as the most prolific academic entity, with Troche MS being the foremost author, contributing to 21 publications. The journal \"Dysphagia\" featured as the prime venue for publication. Key trending terms identified over the last 20 years include \"Parkinson’s disease,\" \"dysphagia,\" \"oropharyngeal dysphagia,\" and \"prevalence.\"\nConclusion: Bibliometric analysis on dysphagia in PD offers a detailed overview of the develop­ ment of scholarly publications, enabling scholars to grasp the current state of research within their field. It also serves as a benchmark for shaping future research directions.","container-title":"Heliyon","DOI":"10.1016/j.heliyon.2024.e30191","ISSN":"24058440","issue":"9","journalAbbreviation":"Heliyon","language":"en","page":"e30191","source":"DOI.org (Crossref)","title":"Dysphagia in Parkinson's disease: A bibliometric and visualization analysis from 2002 to 2022","title-short":"Dysphagia in Parkinson's disease","volume":"10","author":[{"family":"Sun","given":"Weiming"},{"family":"Wan","given":"Keqi"},{"family":"Li","given":"Shilin"},{"family":"Shen","given":"Guojian"},{"family":"Dong","given":"Xiangli"},{"family":"Yu","given":"Guohua"},{"family":"Feng","given":"Zhen"},{"family":"Zheng","given":"Chafeng"}],"issued":{"date-parts":[["2024",5]]}}}],"schema":"https://github.com/citation-style-language/schema/raw/master/csl-citation.json"} </w:instrText>
      </w:r>
      <w:r w:rsidR="005915F5">
        <w:fldChar w:fldCharType="separate"/>
      </w:r>
      <w:r w:rsidR="005B59E0" w:rsidRPr="005B59E0">
        <w:t>[7]</w:t>
      </w:r>
      <w:r w:rsidR="005915F5">
        <w:fldChar w:fldCharType="end"/>
      </w:r>
      <w:r w:rsidRPr="007602F0">
        <w:t>.</w:t>
      </w:r>
    </w:p>
    <w:p w14:paraId="39B1F72F" w14:textId="00DEE0A0" w:rsidR="007602F0" w:rsidRDefault="007602F0" w:rsidP="007602F0">
      <w:pPr>
        <w:pStyle w:val="TeksIsi"/>
        <w:spacing w:line="249" w:lineRule="auto"/>
        <w:ind w:left="100" w:right="98" w:firstLine="510"/>
        <w:jc w:val="both"/>
      </w:pPr>
      <w:r w:rsidRPr="007602F0">
        <w:t xml:space="preserve">There is a lot of research on VOSViewer, including research on citation-based publication grouping with CitnetExplorer and VOSViewer </w:t>
      </w:r>
      <w:r w:rsidR="005915F5">
        <w:fldChar w:fldCharType="begin"/>
      </w:r>
      <w:r w:rsidR="005915F5">
        <w:instrText xml:space="preserve"> ADDIN ZOTERO_ITEM CSL_CITATION {"citationID":"d3wkTZzA","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5915F5">
        <w:fldChar w:fldCharType="separate"/>
      </w:r>
      <w:r w:rsidR="005B59E0" w:rsidRPr="005B59E0">
        <w:t>[5]</w:t>
      </w:r>
      <w:r w:rsidR="005915F5">
        <w:fldChar w:fldCharType="end"/>
      </w:r>
      <w:r w:rsidRPr="007602F0">
        <w:t xml:space="preserve">, </w:t>
      </w:r>
      <w:r w:rsidR="005915F5">
        <w:fldChar w:fldCharType="begin"/>
      </w:r>
      <w:r w:rsidR="005915F5">
        <w:instrText xml:space="preserve"> ADDIN ZOTERO_ITEM CSL_CITATION {"citationID":"j4JxTYAF","properties":{"formattedCitation":"[7]","plainCitation":"[7]","noteIndex":0},"citationItems":[{"id":75,"uris":["http://zotero.org/users/local/g36qV1kJ/items/YMYFJ75X"],"itemData":{"id":75,"type":"article-journal","abstract":"Background: Dysphagia, or difficulty swallowing, is a prevalent complication of Parkinson’s dis­ ease (PD), which can significantly impair quality of life. Despite the numerous studies on dysphagia in PD published in various journals, there remains a dearth of bibliometric analysis within this domain. This study thus aims to examine the global patterns of research on dysphagia after PD over the past 20 years, employing a visual analysis. Material and methods: This investigation aimed to gather pertinent publications concerning dysphagia in PD from the SCI-Expanded database of the Web of Science Core Collection (WoSCC), covering the period from 2002 to 2022. To dissect and visually represent the collated corpus, we harnessed the capacities of CiteSpace, VOSviewer and R software for meticulous bibliometric scrutiny.\nResults: The bibliometric study encompassed a total of 692 publications. Within the scope of autocratic nations, the USA emerged as the leading country in the quantity of research outputs. The University of Florida stood out as the most prolific academic entity, with Troche MS being the foremost author, contributing to 21 publications. The journal \"Dysphagia\" featured as the prime venue for publication. Key trending terms identified over the last 20 years include \"Parkinson’s disease,\" \"dysphagia,\" \"oropharyngeal dysphagia,\" and \"prevalence.\"\nConclusion: Bibliometric analysis on dysphagia in PD offers a detailed overview of the develop­ ment of scholarly publications, enabling scholars to grasp the current state of research within their field. It also serves as a benchmark for shaping future research directions.","container-title":"Heliyon","DOI":"10.1016/j.heliyon.2024.e30191","ISSN":"24058440","issue":"9","journalAbbreviation":"Heliyon","language":"en","page":"e30191","source":"DOI.org (Crossref)","title":"Dysphagia in Parkinson's disease: A bibliometric and visualization analysis from 2002 to 2022","title-short":"Dysphagia in Parkinson's disease","volume":"10","author":[{"family":"Sun","given":"Weiming"},{"family":"Wan","given":"Keqi"},{"family":"Li","given":"Shilin"},{"family":"Shen","given":"Guojian"},{"family":"Dong","given":"Xiangli"},{"family":"Yu","given":"Guohua"},{"family":"Feng","given":"Zhen"},{"family":"Zheng","given":"Chafeng"}],"issued":{"date-parts":[["2024",5]]}}}],"schema":"https://github.com/citation-style-language/schema/raw/master/csl-citation.json"} </w:instrText>
      </w:r>
      <w:r w:rsidR="005915F5">
        <w:fldChar w:fldCharType="separate"/>
      </w:r>
      <w:r w:rsidR="005B59E0" w:rsidRPr="005B59E0">
        <w:t>[7]</w:t>
      </w:r>
      <w:r w:rsidR="005915F5">
        <w:fldChar w:fldCharType="end"/>
      </w:r>
      <w:r w:rsidRPr="007602F0">
        <w:t xml:space="preserve"> emphasize that VOSviewer differentiates itself from other programs with its focus on the graphical representation of bibliometric maps. </w:t>
      </w:r>
      <w:r w:rsidR="00A65C03">
        <w:fldChar w:fldCharType="begin"/>
      </w:r>
      <w:r w:rsidR="00A65C03">
        <w:instrText xml:space="preserve"> ADDIN ZOTERO_ITEM CSL_CITATION {"citationID":"7nEP9EJl","properties":{"formattedCitation":"[8]","plainCitation":"[8]","noteIndex":0},"citationItems":[{"id":55,"uris":["http://zotero.org/users/local/g36qV1kJ/items/N8Z3VSPR"],"itemData":{"id":55,"type":"article-journal","abstract":"Purpose: We present an analytical, open source and flexible natural language processing and text mining method for topic evolution, emerging topic detection and research trend forecasting for all kinds of data-tagged text.","container-title":"Journal of Data and Information Science","DOI":"10.2478/jdis-2020-0033","ISSN":"2543-683X","issue":"4","language":"en","license":"http://creativecommons.org/licenses/by-nc-nd/4.0","page":"126-136","source":"DOI.org (Crossref)","title":"Topic Evolution and Emerging Topic Analysis Based on Open Source Software","volume":"5","author":[{"family":"Shen","given":"Xiang"},{"family":"Wang","given":"Li"}],"issued":{"date-parts":[["2020",11,1]]}}}],"schema":"https://github.com/citation-style-language/schema/raw/master/csl-citation.json"} </w:instrText>
      </w:r>
      <w:r w:rsidR="00A65C03">
        <w:fldChar w:fldCharType="separate"/>
      </w:r>
      <w:r w:rsidR="005B59E0" w:rsidRPr="005B59E0">
        <w:t>[8]</w:t>
      </w:r>
      <w:r w:rsidR="00A65C03">
        <w:fldChar w:fldCharType="end"/>
      </w:r>
      <w:r w:rsidRPr="007602F0">
        <w:t xml:space="preserve">further highlight VOSviewer as an open source software tool that facilitates the creation, visualization, and exploration of bibliometric maps. Additionally, </w:t>
      </w:r>
      <w:r w:rsidR="00A65C03">
        <w:fldChar w:fldCharType="begin"/>
      </w:r>
      <w:r w:rsidR="00A65C03">
        <w:instrText xml:space="preserve"> ADDIN ZOTERO_ITEM CSL_CITATION {"citationID":"s2r9qdyV","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A65C03">
        <w:fldChar w:fldCharType="separate"/>
      </w:r>
      <w:r w:rsidR="005B59E0" w:rsidRPr="005B59E0">
        <w:t>[5]</w:t>
      </w:r>
      <w:r w:rsidR="00A65C03">
        <w:fldChar w:fldCharType="end"/>
      </w:r>
      <w:r w:rsidRPr="007602F0">
        <w:t xml:space="preserve"> discuss the use of VOSviewer in citation-based clustering of publications, emphasizing its role in supporting analysis of clustering solutions at an aggregate level.</w:t>
      </w:r>
    </w:p>
    <w:p w14:paraId="4DAFE1C7" w14:textId="616D851F" w:rsidR="007602F0" w:rsidRPr="007602F0" w:rsidRDefault="007602F0" w:rsidP="007602F0">
      <w:pPr>
        <w:pStyle w:val="TeksIsi"/>
        <w:spacing w:line="249" w:lineRule="auto"/>
        <w:ind w:left="100" w:right="98" w:firstLine="510"/>
        <w:jc w:val="both"/>
      </w:pPr>
      <w:r w:rsidRPr="007602F0">
        <w:t>There has been no research that discusses how to make Bibliometric analysis using VOSViewer which is discussed in detail with several pictures of the steps and provides examples of analysis regarding Soft computing in the field of natural language processing</w:t>
      </w:r>
      <w:r w:rsidRPr="00D06A13">
        <w:rPr>
          <w:b/>
          <w:bCs/>
        </w:rPr>
        <w:t>. This research has never been done by previous research</w:t>
      </w:r>
      <w:r w:rsidRPr="007602F0">
        <w:t xml:space="preserve">. </w:t>
      </w:r>
      <w:r w:rsidRPr="00D06A13">
        <w:rPr>
          <w:b/>
          <w:bCs/>
        </w:rPr>
        <w:t>So, the difference between this research and other research lies in its object,</w:t>
      </w:r>
      <w:r w:rsidRPr="007602F0">
        <w:t xml:space="preserve"> namely the use of soft computing in Natural Language Processing Therefore, </w:t>
      </w:r>
      <w:r w:rsidRPr="00D06A13">
        <w:rPr>
          <w:b/>
          <w:bCs/>
        </w:rPr>
        <w:t>this research was carried out</w:t>
      </w:r>
      <w:r w:rsidRPr="007602F0">
        <w:t xml:space="preserve"> to be able to show the steps for data analysis. bibliometrics regarding Soft computing research in the field of natural language processing using VOSViewer completely and systematically to see the development of research on this matter from 2019-2023 and provide solutions. easy data analysis using mapping tools. </w:t>
      </w:r>
      <w:r w:rsidRPr="00D06A13">
        <w:rPr>
          <w:b/>
          <w:bCs/>
        </w:rPr>
        <w:t>Thus, it is hoped that this research can be used</w:t>
      </w:r>
      <w:r w:rsidRPr="007602F0">
        <w:t xml:space="preserve"> as a reference to be able to carry out big data analysis more easily by using VOSViewer. This report can also be used as a reference for first-time users as we provide a step-by-step process when using VOSviewer.</w:t>
      </w:r>
    </w:p>
    <w:p w14:paraId="5DB8A10A" w14:textId="77777777" w:rsidR="007A1DBF" w:rsidRDefault="007A1DBF">
      <w:pPr>
        <w:pStyle w:val="TeksIsi"/>
        <w:spacing w:before="164"/>
      </w:pPr>
    </w:p>
    <w:p w14:paraId="2FB04F8F" w14:textId="6B454B5B" w:rsidR="007A1DBF" w:rsidRPr="00135DA0" w:rsidRDefault="00000000" w:rsidP="007602F0">
      <w:pPr>
        <w:pStyle w:val="Judul1"/>
        <w:numPr>
          <w:ilvl w:val="0"/>
          <w:numId w:val="2"/>
        </w:numPr>
        <w:tabs>
          <w:tab w:val="left" w:pos="588"/>
        </w:tabs>
        <w:ind w:hanging="488"/>
      </w:pPr>
      <w:bookmarkStart w:id="1" w:name="RESEARCH_METHOD"/>
      <w:bookmarkEnd w:id="1"/>
      <w:r>
        <w:t>RESEARCH</w:t>
      </w:r>
      <w:r>
        <w:rPr>
          <w:spacing w:val="-13"/>
        </w:rPr>
        <w:t xml:space="preserve"> </w:t>
      </w:r>
      <w:r>
        <w:rPr>
          <w:spacing w:val="-2"/>
        </w:rPr>
        <w:t>METHOD</w:t>
      </w:r>
    </w:p>
    <w:p w14:paraId="231F9AA0" w14:textId="6DDE9F06" w:rsidR="00135DA0" w:rsidRPr="007602F0" w:rsidRDefault="00135DA0" w:rsidP="00135DA0">
      <w:pPr>
        <w:pStyle w:val="Judul1"/>
        <w:numPr>
          <w:ilvl w:val="1"/>
          <w:numId w:val="2"/>
        </w:numPr>
        <w:tabs>
          <w:tab w:val="left" w:pos="588"/>
        </w:tabs>
      </w:pPr>
      <w:r>
        <w:t>Prepare Research To</w:t>
      </w:r>
      <w:r w:rsidR="0033182A">
        <w:t>o</w:t>
      </w:r>
      <w:r>
        <w:t>l</w:t>
      </w:r>
    </w:p>
    <w:p w14:paraId="432B01E4" w14:textId="1E261523" w:rsidR="007602F0" w:rsidRDefault="00945124" w:rsidP="007602F0">
      <w:pPr>
        <w:spacing w:line="249" w:lineRule="auto"/>
        <w:ind w:left="100" w:firstLine="488"/>
        <w:jc w:val="both"/>
      </w:pPr>
      <w:r w:rsidRPr="00945124">
        <w:rPr>
          <w:sz w:val="20"/>
          <w:szCs w:val="20"/>
        </w:rPr>
        <w:t>To perform data analysis using VOSViewer, we need to prepare several applications. First, we use a mapping tool, which can be obtained from the open-source VOSviewer application (Figure 2). In this study, VOSviewer is used as a tool to visualize and map the analyzed data. The second tool required is a reference management application. Reference management applications that can be used include Publish or Perish, as shown in Figure 3, and Mendeley, as shown in Figure 4. These reference management applications are used to collect research data that will be analyzed bibliometrically using VOSviewer. Figure 1 illustrates the research flow.</w:t>
      </w:r>
    </w:p>
    <w:p w14:paraId="089DEB96" w14:textId="77777777" w:rsidR="007602F0" w:rsidRDefault="007602F0" w:rsidP="007602F0">
      <w:pPr>
        <w:spacing w:line="249" w:lineRule="auto"/>
        <w:ind w:left="100" w:firstLine="488"/>
        <w:jc w:val="center"/>
      </w:pPr>
      <w:r>
        <w:rPr>
          <w:rFonts w:ascii="Courier New" w:hAnsi="Courier New" w:cs="Courier New"/>
          <w:noProof/>
          <w:sz w:val="24"/>
          <w:szCs w:val="24"/>
        </w:rPr>
        <w:drawing>
          <wp:inline distT="0" distB="0" distL="0" distR="0" wp14:anchorId="63F4632A" wp14:editId="1F3B72B7">
            <wp:extent cx="3283182" cy="1857375"/>
            <wp:effectExtent l="0" t="0" r="0" b="0"/>
            <wp:docPr id="565629431"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0113" cy="1883925"/>
                    </a:xfrm>
                    <a:prstGeom prst="rect">
                      <a:avLst/>
                    </a:prstGeom>
                    <a:noFill/>
                    <a:ln>
                      <a:noFill/>
                    </a:ln>
                  </pic:spPr>
                </pic:pic>
              </a:graphicData>
            </a:graphic>
          </wp:inline>
        </w:drawing>
      </w:r>
    </w:p>
    <w:p w14:paraId="79CA29DD" w14:textId="7F0D5C9F" w:rsidR="007602F0" w:rsidRDefault="007602F0" w:rsidP="00945124">
      <w:pPr>
        <w:pStyle w:val="TeksIsi"/>
        <w:spacing w:before="120"/>
        <w:ind w:right="110"/>
        <w:jc w:val="center"/>
      </w:pPr>
      <w:r w:rsidRPr="0058079F">
        <w:rPr>
          <w:b/>
          <w:bCs/>
        </w:rPr>
        <w:t>Figure</w:t>
      </w:r>
      <w:r w:rsidRPr="0058079F">
        <w:rPr>
          <w:b/>
          <w:bCs/>
          <w:spacing w:val="-6"/>
        </w:rPr>
        <w:t xml:space="preserve"> </w:t>
      </w:r>
      <w:r w:rsidRPr="0058079F">
        <w:rPr>
          <w:b/>
          <w:bCs/>
        </w:rPr>
        <w:t>1</w:t>
      </w:r>
      <w:r>
        <w:t>.</w:t>
      </w:r>
      <w:r>
        <w:rPr>
          <w:spacing w:val="5"/>
        </w:rPr>
        <w:t xml:space="preserve"> </w:t>
      </w:r>
      <w:r>
        <w:t>Flow</w:t>
      </w:r>
      <w:r>
        <w:rPr>
          <w:spacing w:val="-6"/>
        </w:rPr>
        <w:t xml:space="preserve"> </w:t>
      </w:r>
      <w:r>
        <w:t>of</w:t>
      </w:r>
      <w:r w:rsidR="0058079F">
        <w:t xml:space="preserve"> </w:t>
      </w:r>
      <w:r>
        <w:rPr>
          <w:spacing w:val="-6"/>
        </w:rPr>
        <w:t xml:space="preserve"> </w:t>
      </w:r>
      <w:r>
        <w:t>Research</w:t>
      </w:r>
      <w:r>
        <w:rPr>
          <w:spacing w:val="-5"/>
        </w:rPr>
        <w:t xml:space="preserve"> </w:t>
      </w:r>
      <w:r>
        <w:rPr>
          <w:spacing w:val="-2"/>
        </w:rPr>
        <w:t>Method</w:t>
      </w:r>
    </w:p>
    <w:p w14:paraId="2BCFA657" w14:textId="645711DC" w:rsidR="007602F0" w:rsidRDefault="007602F0" w:rsidP="007602F0">
      <w:pPr>
        <w:spacing w:line="249" w:lineRule="auto"/>
        <w:jc w:val="both"/>
        <w:sectPr w:rsidR="007602F0" w:rsidSect="007602F0">
          <w:headerReference w:type="even" r:id="rId15"/>
          <w:headerReference w:type="default" r:id="rId16"/>
          <w:footerReference w:type="even" r:id="rId17"/>
          <w:footerReference w:type="default" r:id="rId18"/>
          <w:pgSz w:w="11910" w:h="16840"/>
          <w:pgMar w:top="2180" w:right="580" w:bottom="1400" w:left="580" w:header="1918" w:footer="1205" w:gutter="0"/>
          <w:pgNumType w:start="12"/>
          <w:cols w:space="720"/>
        </w:sectPr>
      </w:pPr>
    </w:p>
    <w:p w14:paraId="690AAB45" w14:textId="77777777" w:rsidR="007A1DBF" w:rsidRDefault="007A1DBF">
      <w:pPr>
        <w:pStyle w:val="TeksIsi"/>
      </w:pPr>
    </w:p>
    <w:p w14:paraId="29864690" w14:textId="7440972D" w:rsidR="00945124" w:rsidRPr="0058079F" w:rsidRDefault="00945124" w:rsidP="00945124">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Courier New" w:hAnsi="Courier New" w:cs="Courier New"/>
          <w:sz w:val="20"/>
          <w:szCs w:val="20"/>
        </w:rPr>
      </w:pPr>
      <w:r w:rsidRPr="0058079F">
        <w:rPr>
          <w:rFonts w:ascii="Courier New" w:hAnsi="Courier New" w:cs="Courier New"/>
          <w:noProof/>
          <w:sz w:val="20"/>
          <w:szCs w:val="20"/>
        </w:rPr>
        <w:drawing>
          <wp:inline distT="0" distB="0" distL="0" distR="0" wp14:anchorId="7106D644" wp14:editId="03E31995">
            <wp:extent cx="3886200" cy="2055252"/>
            <wp:effectExtent l="0" t="0" r="0" b="2540"/>
            <wp:docPr id="659859332" name="Gambar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7843" cy="2066698"/>
                    </a:xfrm>
                    <a:prstGeom prst="rect">
                      <a:avLst/>
                    </a:prstGeom>
                    <a:noFill/>
                    <a:ln>
                      <a:noFill/>
                    </a:ln>
                  </pic:spPr>
                </pic:pic>
              </a:graphicData>
            </a:graphic>
          </wp:inline>
        </w:drawing>
      </w:r>
    </w:p>
    <w:p w14:paraId="1F4DBBC9" w14:textId="5681926B" w:rsidR="00945124" w:rsidRPr="0058079F" w:rsidRDefault="00945124" w:rsidP="00945124">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Courier New" w:hAnsi="Courier New" w:cs="Courier New"/>
          <w:sz w:val="20"/>
          <w:szCs w:val="20"/>
        </w:rPr>
      </w:pPr>
      <w:r w:rsidRPr="0058079F">
        <w:rPr>
          <w:b/>
          <w:sz w:val="20"/>
          <w:szCs w:val="20"/>
        </w:rPr>
        <w:t xml:space="preserve">Figure </w:t>
      </w:r>
      <w:r w:rsidR="0058079F" w:rsidRPr="0058079F">
        <w:rPr>
          <w:b/>
          <w:sz w:val="20"/>
          <w:szCs w:val="20"/>
        </w:rPr>
        <w:t>2</w:t>
      </w:r>
      <w:r w:rsidRPr="0058079F">
        <w:rPr>
          <w:b/>
          <w:sz w:val="20"/>
          <w:szCs w:val="20"/>
        </w:rPr>
        <w:t xml:space="preserve">. </w:t>
      </w:r>
      <w:r w:rsidRPr="0058079F">
        <w:rPr>
          <w:sz w:val="20"/>
          <w:szCs w:val="20"/>
        </w:rPr>
        <w:t xml:space="preserve">VOSviewer Application </w:t>
      </w:r>
    </w:p>
    <w:p w14:paraId="0429CDB6" w14:textId="77777777" w:rsidR="00945124" w:rsidRPr="0058079F" w:rsidRDefault="00945124" w:rsidP="00945124">
      <w:pPr>
        <w:spacing w:before="163"/>
        <w:ind w:left="976" w:right="1092"/>
        <w:rPr>
          <w:rFonts w:hAnsi="Courier New" w:cs="Courier New"/>
          <w:sz w:val="20"/>
          <w:szCs w:val="20"/>
        </w:rPr>
      </w:pPr>
    </w:p>
    <w:p w14:paraId="52C581BA" w14:textId="06CD076A" w:rsidR="00945124" w:rsidRPr="0058079F" w:rsidRDefault="00945124" w:rsidP="00945124">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Courier New" w:hAnsi="Courier New" w:cs="Courier New"/>
          <w:sz w:val="20"/>
          <w:szCs w:val="20"/>
        </w:rPr>
      </w:pPr>
      <w:r w:rsidRPr="0058079F">
        <w:rPr>
          <w:rFonts w:ascii="Courier New" w:hAnsi="Courier New" w:cs="Courier New"/>
          <w:noProof/>
          <w:sz w:val="20"/>
          <w:szCs w:val="20"/>
        </w:rPr>
        <w:drawing>
          <wp:inline distT="0" distB="0" distL="0" distR="0" wp14:anchorId="2E56F341" wp14:editId="428EBDC2">
            <wp:extent cx="3886200" cy="2058015"/>
            <wp:effectExtent l="0" t="0" r="0" b="0"/>
            <wp:docPr id="751752725"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2595" cy="2077289"/>
                    </a:xfrm>
                    <a:prstGeom prst="rect">
                      <a:avLst/>
                    </a:prstGeom>
                    <a:noFill/>
                    <a:ln>
                      <a:noFill/>
                    </a:ln>
                  </pic:spPr>
                </pic:pic>
              </a:graphicData>
            </a:graphic>
          </wp:inline>
        </w:drawing>
      </w:r>
    </w:p>
    <w:p w14:paraId="7E0EA8C3" w14:textId="43AEB1A6" w:rsidR="00945124" w:rsidRPr="0058079F" w:rsidRDefault="00945124" w:rsidP="00945124">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Courier New" w:hAnsi="Courier New" w:cs="Courier New"/>
          <w:sz w:val="20"/>
          <w:szCs w:val="20"/>
        </w:rPr>
      </w:pPr>
      <w:r w:rsidRPr="0058079F">
        <w:rPr>
          <w:b/>
          <w:sz w:val="20"/>
          <w:szCs w:val="20"/>
        </w:rPr>
        <w:t xml:space="preserve">Figure </w:t>
      </w:r>
      <w:r w:rsidR="0058079F" w:rsidRPr="0058079F">
        <w:rPr>
          <w:b/>
          <w:sz w:val="20"/>
          <w:szCs w:val="20"/>
        </w:rPr>
        <w:t>3</w:t>
      </w:r>
      <w:r w:rsidRPr="0058079F">
        <w:rPr>
          <w:b/>
          <w:sz w:val="20"/>
          <w:szCs w:val="20"/>
        </w:rPr>
        <w:t xml:space="preserve">. </w:t>
      </w:r>
      <w:r w:rsidRPr="0058079F">
        <w:rPr>
          <w:sz w:val="20"/>
          <w:szCs w:val="20"/>
        </w:rPr>
        <w:t>Publish or Perish Application</w:t>
      </w:r>
    </w:p>
    <w:p w14:paraId="136D4C22" w14:textId="77777777" w:rsidR="00945124" w:rsidRPr="0058079F" w:rsidRDefault="00945124" w:rsidP="00945124">
      <w:pPr>
        <w:spacing w:before="163"/>
        <w:ind w:left="976" w:right="1092"/>
        <w:jc w:val="center"/>
        <w:rPr>
          <w:rFonts w:ascii="Courier New" w:hAnsi="Courier New" w:cs="Courier New"/>
          <w:sz w:val="20"/>
          <w:szCs w:val="20"/>
        </w:rPr>
      </w:pPr>
      <w:r w:rsidRPr="0058079F">
        <w:rPr>
          <w:sz w:val="20"/>
          <w:szCs w:val="20"/>
        </w:rPr>
        <w:t xml:space="preserve"> </w:t>
      </w:r>
    </w:p>
    <w:p w14:paraId="630E819A" w14:textId="4413200C" w:rsidR="00945124" w:rsidRPr="0058079F" w:rsidRDefault="00945124" w:rsidP="00945124">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Courier New" w:hAnsi="Courier New" w:cs="Courier New"/>
          <w:sz w:val="20"/>
          <w:szCs w:val="20"/>
        </w:rPr>
      </w:pPr>
      <w:r w:rsidRPr="0058079F">
        <w:rPr>
          <w:rFonts w:ascii="Courier New" w:hAnsi="Courier New" w:cs="Courier New"/>
          <w:noProof/>
          <w:sz w:val="20"/>
          <w:szCs w:val="20"/>
        </w:rPr>
        <w:drawing>
          <wp:inline distT="0" distB="0" distL="0" distR="0" wp14:anchorId="58BEC487" wp14:editId="7EE11ABA">
            <wp:extent cx="3842657" cy="2130787"/>
            <wp:effectExtent l="0" t="0" r="5715" b="3175"/>
            <wp:docPr id="442921077"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36" cy="2150571"/>
                    </a:xfrm>
                    <a:prstGeom prst="rect">
                      <a:avLst/>
                    </a:prstGeom>
                    <a:noFill/>
                    <a:ln>
                      <a:noFill/>
                    </a:ln>
                  </pic:spPr>
                </pic:pic>
              </a:graphicData>
            </a:graphic>
          </wp:inline>
        </w:drawing>
      </w:r>
    </w:p>
    <w:p w14:paraId="595956CC" w14:textId="6BEB255A" w:rsidR="007A1DBF" w:rsidRDefault="00945124" w:rsidP="0058079F">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sz w:val="20"/>
          <w:szCs w:val="20"/>
        </w:rPr>
      </w:pPr>
      <w:r w:rsidRPr="0058079F">
        <w:rPr>
          <w:b/>
          <w:sz w:val="20"/>
          <w:szCs w:val="20"/>
        </w:rPr>
        <w:t xml:space="preserve">Figure </w:t>
      </w:r>
      <w:r w:rsidR="0058079F" w:rsidRPr="0058079F">
        <w:rPr>
          <w:b/>
          <w:sz w:val="20"/>
          <w:szCs w:val="20"/>
        </w:rPr>
        <w:t>4</w:t>
      </w:r>
      <w:r w:rsidRPr="0058079F">
        <w:rPr>
          <w:b/>
          <w:sz w:val="20"/>
          <w:szCs w:val="20"/>
        </w:rPr>
        <w:t xml:space="preserve">. </w:t>
      </w:r>
      <w:r w:rsidRPr="0058079F">
        <w:rPr>
          <w:sz w:val="20"/>
          <w:szCs w:val="20"/>
        </w:rPr>
        <w:t>Mendeley Application</w:t>
      </w:r>
    </w:p>
    <w:p w14:paraId="4C6C933F" w14:textId="77777777" w:rsidR="00135DA0" w:rsidRDefault="00135DA0" w:rsidP="00135DA0">
      <w:pPr>
        <w:pStyle w:val="DaftarParagraf"/>
        <w:numPr>
          <w:ilvl w:val="1"/>
          <w:numId w:val="2"/>
        </w:numPr>
        <w:tabs>
          <w:tab w:val="left" w:pos="0"/>
          <w:tab w:val="left" w:pos="360"/>
          <w:tab w:val="left" w:pos="720"/>
          <w:tab w:val="left" w:pos="1080"/>
          <w:tab w:val="left" w:pos="1440"/>
          <w:tab w:val="left" w:pos="1800"/>
          <w:tab w:val="left" w:pos="2160"/>
          <w:tab w:val="left" w:pos="2880"/>
          <w:tab w:val="left" w:pos="3600"/>
          <w:tab w:val="left" w:pos="4320"/>
        </w:tabs>
        <w:rPr>
          <w:b/>
          <w:bCs/>
          <w:sz w:val="20"/>
          <w:szCs w:val="20"/>
        </w:rPr>
      </w:pPr>
      <w:r w:rsidRPr="00135DA0">
        <w:rPr>
          <w:b/>
          <w:bCs/>
          <w:sz w:val="20"/>
          <w:szCs w:val="20"/>
        </w:rPr>
        <w:t>Data retrieval</w:t>
      </w:r>
    </w:p>
    <w:p w14:paraId="5D98F3A5" w14:textId="77777777" w:rsidR="00135DA0" w:rsidRDefault="00135DA0" w:rsidP="00D06A13">
      <w:pPr>
        <w:tabs>
          <w:tab w:val="left" w:pos="0"/>
          <w:tab w:val="left" w:pos="360"/>
          <w:tab w:val="left" w:pos="720"/>
          <w:tab w:val="left" w:pos="1080"/>
          <w:tab w:val="left" w:pos="1440"/>
          <w:tab w:val="left" w:pos="1800"/>
          <w:tab w:val="left" w:pos="2160"/>
          <w:tab w:val="left" w:pos="2880"/>
          <w:tab w:val="left" w:pos="3600"/>
          <w:tab w:val="left" w:pos="4320"/>
        </w:tabs>
        <w:ind w:left="99"/>
        <w:jc w:val="both"/>
        <w:rPr>
          <w:b/>
          <w:bCs/>
          <w:sz w:val="20"/>
          <w:szCs w:val="20"/>
        </w:rPr>
      </w:pPr>
      <w:r>
        <w:rPr>
          <w:sz w:val="20"/>
          <w:szCs w:val="20"/>
        </w:rPr>
        <w:tab/>
      </w:r>
      <w:r>
        <w:rPr>
          <w:sz w:val="20"/>
          <w:szCs w:val="20"/>
        </w:rPr>
        <w:tab/>
      </w:r>
      <w:r w:rsidR="004F22F3" w:rsidRPr="00135DA0">
        <w:rPr>
          <w:sz w:val="20"/>
          <w:szCs w:val="20"/>
        </w:rPr>
        <w:t>The data used in this study are journal publication data on soft computing in the field of natural language processing obtained using a reference management application. The reference management application used in this study is Publish or Perish. Publish or Perish is used to conduct a literature review on the selected theme, thus obtaining a database of similar research themes.</w:t>
      </w:r>
    </w:p>
    <w:p w14:paraId="0730184D" w14:textId="459BE8BA" w:rsidR="004F22F3" w:rsidRDefault="00135DA0" w:rsidP="00D06A13">
      <w:pPr>
        <w:tabs>
          <w:tab w:val="left" w:pos="0"/>
          <w:tab w:val="left" w:pos="360"/>
          <w:tab w:val="left" w:pos="720"/>
          <w:tab w:val="left" w:pos="1080"/>
          <w:tab w:val="left" w:pos="1440"/>
          <w:tab w:val="left" w:pos="1800"/>
          <w:tab w:val="left" w:pos="2160"/>
          <w:tab w:val="left" w:pos="2880"/>
          <w:tab w:val="left" w:pos="3600"/>
          <w:tab w:val="left" w:pos="4320"/>
        </w:tabs>
        <w:ind w:left="99"/>
        <w:jc w:val="both"/>
        <w:rPr>
          <w:sz w:val="20"/>
          <w:szCs w:val="20"/>
        </w:rPr>
      </w:pPr>
      <w:r>
        <w:rPr>
          <w:b/>
          <w:bCs/>
          <w:sz w:val="20"/>
          <w:szCs w:val="20"/>
        </w:rPr>
        <w:tab/>
      </w:r>
      <w:r>
        <w:rPr>
          <w:b/>
          <w:bCs/>
          <w:sz w:val="20"/>
          <w:szCs w:val="20"/>
        </w:rPr>
        <w:tab/>
      </w:r>
      <w:r w:rsidR="004F22F3" w:rsidRPr="0058079F">
        <w:rPr>
          <w:sz w:val="20"/>
          <w:szCs w:val="20"/>
        </w:rPr>
        <w:t xml:space="preserve">Publish or Perish is used to identify the most cited authors, the oldest and newest years of an article, and to obtain bibliometric records of each study to be used. Publish or Perish provides several options for research data sources such as Crossref, Google Scholar, Google Scholar Profile, PubMed, Microsoft Academic, Scopus, and Web of Science, as shown in Figure </w:t>
      </w:r>
      <w:r w:rsidR="004F22F3">
        <w:rPr>
          <w:sz w:val="20"/>
          <w:szCs w:val="20"/>
        </w:rPr>
        <w:t>5</w:t>
      </w:r>
      <w:r w:rsidR="004F22F3" w:rsidRPr="0058079F">
        <w:rPr>
          <w:sz w:val="20"/>
          <w:szCs w:val="20"/>
        </w:rPr>
        <w:t xml:space="preserve">. In this </w:t>
      </w:r>
      <w:r w:rsidR="004F22F3" w:rsidRPr="0058079F">
        <w:rPr>
          <w:sz w:val="20"/>
          <w:szCs w:val="20"/>
        </w:rPr>
        <w:lastRenderedPageBreak/>
        <w:t>study, data from Google Scholar is used.</w:t>
      </w:r>
    </w:p>
    <w:p w14:paraId="5EC9C269" w14:textId="77777777" w:rsidR="00135DA0" w:rsidRDefault="00135DA0" w:rsidP="00135DA0">
      <w:pPr>
        <w:tabs>
          <w:tab w:val="left" w:pos="0"/>
          <w:tab w:val="left" w:pos="360"/>
          <w:tab w:val="left" w:pos="720"/>
          <w:tab w:val="left" w:pos="1080"/>
          <w:tab w:val="left" w:pos="1440"/>
          <w:tab w:val="left" w:pos="1800"/>
          <w:tab w:val="left" w:pos="2160"/>
          <w:tab w:val="left" w:pos="2880"/>
          <w:tab w:val="left" w:pos="3600"/>
          <w:tab w:val="left" w:pos="4320"/>
        </w:tabs>
        <w:ind w:left="99"/>
        <w:rPr>
          <w:sz w:val="20"/>
          <w:szCs w:val="20"/>
        </w:rPr>
      </w:pPr>
    </w:p>
    <w:p w14:paraId="51E6ADD5" w14:textId="77777777" w:rsidR="00135DA0" w:rsidRDefault="00135DA0" w:rsidP="00135DA0">
      <w:pPr>
        <w:pStyle w:val="DaftarParagraf"/>
        <w:numPr>
          <w:ilvl w:val="1"/>
          <w:numId w:val="2"/>
        </w:numPr>
        <w:tabs>
          <w:tab w:val="left" w:pos="0"/>
          <w:tab w:val="left" w:pos="360"/>
          <w:tab w:val="left" w:pos="720"/>
          <w:tab w:val="left" w:pos="1080"/>
          <w:tab w:val="left" w:pos="1440"/>
          <w:tab w:val="left" w:pos="1800"/>
          <w:tab w:val="left" w:pos="2160"/>
          <w:tab w:val="left" w:pos="2880"/>
          <w:tab w:val="left" w:pos="3600"/>
          <w:tab w:val="left" w:pos="4320"/>
        </w:tabs>
        <w:rPr>
          <w:b/>
          <w:bCs/>
          <w:sz w:val="20"/>
          <w:szCs w:val="20"/>
        </w:rPr>
      </w:pPr>
      <w:r>
        <w:rPr>
          <w:b/>
          <w:bCs/>
          <w:sz w:val="20"/>
          <w:szCs w:val="20"/>
        </w:rPr>
        <w:t>Research Data Mapping</w:t>
      </w:r>
    </w:p>
    <w:p w14:paraId="5B20F419" w14:textId="1A3A409E" w:rsidR="004F22F3" w:rsidRPr="00135DA0" w:rsidRDefault="00135DA0" w:rsidP="00D06A13">
      <w:pPr>
        <w:tabs>
          <w:tab w:val="left" w:pos="0"/>
          <w:tab w:val="left" w:pos="360"/>
          <w:tab w:val="left" w:pos="720"/>
          <w:tab w:val="left" w:pos="1080"/>
          <w:tab w:val="left" w:pos="1440"/>
          <w:tab w:val="left" w:pos="1800"/>
          <w:tab w:val="left" w:pos="2160"/>
          <w:tab w:val="left" w:pos="2880"/>
          <w:tab w:val="left" w:pos="3600"/>
          <w:tab w:val="left" w:pos="4320"/>
        </w:tabs>
        <w:ind w:left="99"/>
        <w:jc w:val="both"/>
        <w:rPr>
          <w:b/>
          <w:bCs/>
          <w:sz w:val="20"/>
          <w:szCs w:val="20"/>
        </w:rPr>
      </w:pPr>
      <w:r>
        <w:rPr>
          <w:sz w:val="20"/>
          <w:szCs w:val="20"/>
        </w:rPr>
        <w:tab/>
      </w:r>
      <w:r>
        <w:rPr>
          <w:sz w:val="20"/>
          <w:szCs w:val="20"/>
        </w:rPr>
        <w:tab/>
      </w:r>
      <w:r w:rsidR="004F22F3" w:rsidRPr="00135DA0">
        <w:rPr>
          <w:sz w:val="20"/>
          <w:szCs w:val="20"/>
        </w:rPr>
        <w:t>The data mapping in this study uses the digital mapping application VOSviewer. The collected data is processed to match the desired keywords. After that, the data is input into the VOSviewer application, which will then convert the data into interconnected data maps.</w:t>
      </w:r>
    </w:p>
    <w:p w14:paraId="540AE1BC" w14:textId="77777777" w:rsidR="004F22F3" w:rsidRPr="0058079F" w:rsidRDefault="004F22F3" w:rsidP="004F22F3">
      <w:pPr>
        <w:tabs>
          <w:tab w:val="left" w:pos="0"/>
          <w:tab w:val="left" w:pos="360"/>
          <w:tab w:val="left" w:pos="720"/>
          <w:tab w:val="left" w:pos="1080"/>
          <w:tab w:val="left" w:pos="1440"/>
          <w:tab w:val="left" w:pos="1800"/>
          <w:tab w:val="left" w:pos="2160"/>
          <w:tab w:val="left" w:pos="2880"/>
          <w:tab w:val="left" w:pos="3600"/>
          <w:tab w:val="left" w:pos="4320"/>
        </w:tabs>
        <w:jc w:val="both"/>
        <w:rPr>
          <w:rFonts w:ascii="Courier New" w:hAnsi="Courier New" w:cs="Courier New"/>
          <w:sz w:val="20"/>
          <w:szCs w:val="20"/>
        </w:rPr>
      </w:pPr>
    </w:p>
    <w:p w14:paraId="5363BD0E" w14:textId="4D6D14AA" w:rsidR="007A1DBF" w:rsidRDefault="007A1DBF" w:rsidP="0058079F">
      <w:pPr>
        <w:pStyle w:val="Judul2"/>
        <w:tabs>
          <w:tab w:val="left" w:pos="587"/>
        </w:tabs>
        <w:spacing w:before="1"/>
        <w:ind w:left="0" w:firstLine="0"/>
      </w:pPr>
    </w:p>
    <w:p w14:paraId="52126F6C" w14:textId="1AEA29AE" w:rsidR="0058079F" w:rsidRPr="00922119" w:rsidRDefault="0058079F" w:rsidP="004F22F3">
      <w:pPr>
        <w:tabs>
          <w:tab w:val="left" w:pos="0"/>
          <w:tab w:val="left" w:pos="360"/>
          <w:tab w:val="left" w:pos="720"/>
          <w:tab w:val="left" w:pos="1080"/>
          <w:tab w:val="left" w:pos="1440"/>
          <w:tab w:val="left" w:pos="1800"/>
          <w:tab w:val="left" w:pos="2160"/>
          <w:tab w:val="left" w:pos="2880"/>
          <w:tab w:val="left" w:pos="3600"/>
          <w:tab w:val="left" w:pos="4320"/>
        </w:tabs>
        <w:jc w:val="both"/>
        <w:rPr>
          <w:sz w:val="20"/>
          <w:szCs w:val="20"/>
        </w:rPr>
      </w:pPr>
      <w:r>
        <w:rPr>
          <w:sz w:val="24"/>
          <w:szCs w:val="24"/>
        </w:rPr>
        <w:tab/>
      </w:r>
    </w:p>
    <w:p w14:paraId="2849533C" w14:textId="2355029B" w:rsidR="0058079F" w:rsidRPr="00922119" w:rsidRDefault="0058079F" w:rsidP="0058079F">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sz w:val="20"/>
          <w:szCs w:val="20"/>
        </w:rPr>
      </w:pPr>
      <w:r w:rsidRPr="00922119">
        <w:rPr>
          <w:noProof/>
          <w:sz w:val="20"/>
          <w:szCs w:val="20"/>
        </w:rPr>
        <w:drawing>
          <wp:inline distT="0" distB="0" distL="0" distR="0" wp14:anchorId="22B49643" wp14:editId="5C586D17">
            <wp:extent cx="4371975" cy="1335397"/>
            <wp:effectExtent l="0" t="0" r="0" b="0"/>
            <wp:docPr id="1879360923" name="Gambar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6672" cy="1345995"/>
                    </a:xfrm>
                    <a:prstGeom prst="rect">
                      <a:avLst/>
                    </a:prstGeom>
                    <a:noFill/>
                    <a:ln>
                      <a:noFill/>
                    </a:ln>
                  </pic:spPr>
                </pic:pic>
              </a:graphicData>
            </a:graphic>
          </wp:inline>
        </w:drawing>
      </w:r>
    </w:p>
    <w:p w14:paraId="7272CBC8" w14:textId="74138430" w:rsidR="0058079F" w:rsidRPr="0058079F" w:rsidRDefault="0058079F" w:rsidP="0058079F">
      <w:pPr>
        <w:tabs>
          <w:tab w:val="left" w:pos="0"/>
          <w:tab w:val="left" w:pos="360"/>
          <w:tab w:val="left" w:pos="720"/>
          <w:tab w:val="left" w:pos="1080"/>
          <w:tab w:val="left" w:pos="1440"/>
          <w:tab w:val="left" w:pos="1800"/>
          <w:tab w:val="left" w:pos="2160"/>
          <w:tab w:val="left" w:pos="2880"/>
          <w:tab w:val="left" w:pos="3600"/>
          <w:tab w:val="left" w:pos="4320"/>
        </w:tabs>
        <w:jc w:val="center"/>
        <w:rPr>
          <w:sz w:val="20"/>
          <w:szCs w:val="20"/>
        </w:rPr>
      </w:pPr>
      <w:r w:rsidRPr="00922119">
        <w:rPr>
          <w:b/>
          <w:sz w:val="20"/>
          <w:szCs w:val="20"/>
        </w:rPr>
        <w:t xml:space="preserve">Figure </w:t>
      </w:r>
      <w:r w:rsidR="006F6940">
        <w:rPr>
          <w:b/>
          <w:sz w:val="20"/>
          <w:szCs w:val="20"/>
        </w:rPr>
        <w:t>5</w:t>
      </w:r>
      <w:r w:rsidRPr="00922119">
        <w:rPr>
          <w:b/>
          <w:sz w:val="20"/>
          <w:szCs w:val="20"/>
        </w:rPr>
        <w:t xml:space="preserve">. </w:t>
      </w:r>
      <w:r w:rsidRPr="00922119">
        <w:rPr>
          <w:sz w:val="20"/>
          <w:szCs w:val="20"/>
        </w:rPr>
        <w:t>The options for data sources in Publish or Perish</w:t>
      </w:r>
    </w:p>
    <w:p w14:paraId="3589FC60" w14:textId="77777777" w:rsidR="007A1DBF" w:rsidRDefault="007A1DBF">
      <w:pPr>
        <w:spacing w:line="249" w:lineRule="auto"/>
        <w:jc w:val="both"/>
        <w:sectPr w:rsidR="007A1DBF">
          <w:headerReference w:type="even" r:id="rId23"/>
          <w:headerReference w:type="default" r:id="rId24"/>
          <w:footerReference w:type="even" r:id="rId25"/>
          <w:footerReference w:type="default" r:id="rId26"/>
          <w:pgSz w:w="11910" w:h="16840"/>
          <w:pgMar w:top="2180" w:right="580" w:bottom="1420" w:left="580" w:header="1918" w:footer="1237" w:gutter="0"/>
          <w:cols w:space="720"/>
        </w:sectPr>
      </w:pPr>
    </w:p>
    <w:p w14:paraId="530BA63A" w14:textId="77777777" w:rsidR="007A1DBF" w:rsidRDefault="007A1DBF">
      <w:pPr>
        <w:pStyle w:val="TeksIsi"/>
        <w:spacing w:before="189"/>
      </w:pPr>
    </w:p>
    <w:p w14:paraId="5B2E9F35" w14:textId="7C125EFA" w:rsidR="006F6940" w:rsidRPr="006F6940" w:rsidRDefault="00000000" w:rsidP="006F6940">
      <w:pPr>
        <w:pStyle w:val="Judul1"/>
        <w:numPr>
          <w:ilvl w:val="0"/>
          <w:numId w:val="2"/>
        </w:numPr>
        <w:tabs>
          <w:tab w:val="left" w:pos="587"/>
        </w:tabs>
        <w:spacing w:before="1"/>
        <w:ind w:left="587" w:hanging="487"/>
        <w:jc w:val="both"/>
      </w:pPr>
      <w:bookmarkStart w:id="2" w:name="RESULT_AND_ANALYSIS"/>
      <w:bookmarkEnd w:id="2"/>
      <w:r>
        <w:rPr>
          <w:spacing w:val="-2"/>
        </w:rPr>
        <w:t>RESULT</w:t>
      </w:r>
      <w:r>
        <w:rPr>
          <w:spacing w:val="-8"/>
        </w:rPr>
        <w:t xml:space="preserve"> </w:t>
      </w:r>
      <w:r>
        <w:rPr>
          <w:spacing w:val="-2"/>
        </w:rPr>
        <w:t>AND</w:t>
      </w:r>
      <w:r>
        <w:rPr>
          <w:spacing w:val="-8"/>
        </w:rPr>
        <w:t xml:space="preserve"> </w:t>
      </w:r>
      <w:r>
        <w:rPr>
          <w:spacing w:val="-2"/>
        </w:rPr>
        <w:t>ANALYSI</w:t>
      </w:r>
      <w:bookmarkStart w:id="3" w:name="Data_Collecting"/>
      <w:bookmarkEnd w:id="3"/>
      <w:r>
        <w:rPr>
          <w:spacing w:val="-2"/>
        </w:rPr>
        <w:t>S</w:t>
      </w:r>
    </w:p>
    <w:p w14:paraId="51EFD19E" w14:textId="4A44DC65" w:rsidR="0033182A" w:rsidRPr="0033182A" w:rsidRDefault="006F6940" w:rsidP="006F6940">
      <w:pPr>
        <w:ind w:firstLine="587"/>
        <w:jc w:val="both"/>
        <w:rPr>
          <w:sz w:val="20"/>
          <w:szCs w:val="20"/>
        </w:rPr>
      </w:pPr>
      <w:r w:rsidRPr="006F6940">
        <w:t>I</w:t>
      </w:r>
      <w:r w:rsidRPr="0033182A">
        <w:rPr>
          <w:sz w:val="20"/>
          <w:szCs w:val="20"/>
        </w:rPr>
        <w:t>n this section, we discuss how to analyze the results of data mapping using VOSviewer with data on the development of the number of journal publications on the main theme of natural language processing in the Crossref database from 2019-2023.</w:t>
      </w:r>
    </w:p>
    <w:p w14:paraId="684CE2C3" w14:textId="77777777" w:rsidR="0033182A" w:rsidRDefault="0033182A" w:rsidP="006F6940">
      <w:pPr>
        <w:ind w:firstLine="587"/>
        <w:jc w:val="both"/>
      </w:pPr>
    </w:p>
    <w:p w14:paraId="44C15C51" w14:textId="73B2660D" w:rsidR="0033182A" w:rsidRPr="0033182A" w:rsidRDefault="0033182A" w:rsidP="0033182A">
      <w:pPr>
        <w:pStyle w:val="DaftarParagraf"/>
        <w:numPr>
          <w:ilvl w:val="1"/>
          <w:numId w:val="2"/>
        </w:numPr>
        <w:rPr>
          <w:b/>
          <w:bCs/>
          <w:sz w:val="20"/>
          <w:szCs w:val="20"/>
        </w:rPr>
      </w:pPr>
      <w:r w:rsidRPr="0033182A">
        <w:rPr>
          <w:b/>
          <w:bCs/>
          <w:sz w:val="20"/>
          <w:szCs w:val="20"/>
        </w:rPr>
        <w:t>Data Used</w:t>
      </w:r>
    </w:p>
    <w:p w14:paraId="0908C7A7" w14:textId="784969E5" w:rsidR="006F6940" w:rsidRDefault="006F6940" w:rsidP="006F6940">
      <w:pPr>
        <w:ind w:firstLine="587"/>
        <w:jc w:val="both"/>
        <w:rPr>
          <w:sz w:val="20"/>
          <w:szCs w:val="20"/>
        </w:rPr>
      </w:pPr>
      <w:r w:rsidRPr="006F6940">
        <w:t xml:space="preserve"> </w:t>
      </w:r>
      <w:r w:rsidRPr="006F6940">
        <w:rPr>
          <w:sz w:val="20"/>
          <w:szCs w:val="20"/>
        </w:rPr>
        <w:t>As an example in this study, data will be collected through Crossref. This means that all article data available in Crossref and relevant to the search theme required for this research will be backed up into a file to be used with VOSviewer. The steps to obtain the data are as follows:</w:t>
      </w:r>
    </w:p>
    <w:p w14:paraId="41F55BB6" w14:textId="77777777" w:rsidR="006F6940" w:rsidRPr="00922119" w:rsidRDefault="006F6940" w:rsidP="006F6940">
      <w:pPr>
        <w:ind w:left="360"/>
        <w:jc w:val="both"/>
        <w:rPr>
          <w:sz w:val="20"/>
          <w:szCs w:val="20"/>
        </w:rPr>
      </w:pPr>
    </w:p>
    <w:p w14:paraId="7CCC2044" w14:textId="77777777" w:rsidR="006F6940" w:rsidRPr="00922119" w:rsidRDefault="006F6940" w:rsidP="006F6940">
      <w:pPr>
        <w:numPr>
          <w:ilvl w:val="0"/>
          <w:numId w:val="3"/>
        </w:numPr>
        <w:adjustRightInd w:val="0"/>
        <w:ind w:left="360"/>
        <w:jc w:val="both"/>
        <w:rPr>
          <w:sz w:val="20"/>
          <w:szCs w:val="20"/>
        </w:rPr>
      </w:pPr>
      <w:r w:rsidRPr="00922119">
        <w:rPr>
          <w:sz w:val="20"/>
          <w:szCs w:val="20"/>
        </w:rPr>
        <w:t>Open Publish or Perish Application</w:t>
      </w:r>
    </w:p>
    <w:p w14:paraId="3DFED806" w14:textId="6424CC50" w:rsidR="006F6940" w:rsidRPr="00922119" w:rsidRDefault="006F6940" w:rsidP="006F6940">
      <w:pPr>
        <w:ind w:left="360" w:firstLine="360"/>
        <w:jc w:val="both"/>
        <w:rPr>
          <w:sz w:val="20"/>
          <w:szCs w:val="20"/>
        </w:rPr>
      </w:pPr>
      <w:r w:rsidRPr="00922119">
        <w:rPr>
          <w:sz w:val="20"/>
          <w:szCs w:val="20"/>
        </w:rPr>
        <w:t xml:space="preserve">The first step to obtain data through Publish or Perish is to open the application as shown in Figure </w:t>
      </w:r>
      <w:r>
        <w:rPr>
          <w:sz w:val="20"/>
          <w:szCs w:val="20"/>
        </w:rPr>
        <w:t>6</w:t>
      </w:r>
      <w:r w:rsidRPr="00922119">
        <w:rPr>
          <w:sz w:val="20"/>
          <w:szCs w:val="20"/>
        </w:rPr>
        <w:t xml:space="preserve">. Once Publish or Perish is open, you will see the initial application window as shown in Figure </w:t>
      </w:r>
      <w:r>
        <w:rPr>
          <w:sz w:val="20"/>
          <w:szCs w:val="20"/>
        </w:rPr>
        <w:t>7</w:t>
      </w:r>
      <w:r w:rsidRPr="00922119">
        <w:rPr>
          <w:sz w:val="20"/>
          <w:szCs w:val="20"/>
        </w:rPr>
        <w:t>.</w:t>
      </w:r>
    </w:p>
    <w:p w14:paraId="7460E662" w14:textId="77777777" w:rsidR="006F6940" w:rsidRPr="00922119" w:rsidRDefault="006F6940" w:rsidP="006F6940">
      <w:pPr>
        <w:ind w:left="360"/>
        <w:jc w:val="both"/>
        <w:rPr>
          <w:sz w:val="20"/>
          <w:szCs w:val="20"/>
        </w:rPr>
      </w:pPr>
    </w:p>
    <w:p w14:paraId="3DD7966E" w14:textId="77777777" w:rsidR="006F6940" w:rsidRDefault="006F6940" w:rsidP="006F6940">
      <w:pPr>
        <w:ind w:left="360"/>
        <w:jc w:val="center"/>
        <w:rPr>
          <w:sz w:val="20"/>
          <w:szCs w:val="20"/>
        </w:rPr>
      </w:pPr>
      <w:r w:rsidRPr="00922119">
        <w:rPr>
          <w:noProof/>
          <w:sz w:val="20"/>
          <w:szCs w:val="20"/>
        </w:rPr>
        <w:drawing>
          <wp:inline distT="0" distB="0" distL="0" distR="0" wp14:anchorId="40AD4755" wp14:editId="545F2F30">
            <wp:extent cx="2105563" cy="3038475"/>
            <wp:effectExtent l="0" t="0" r="9525" b="0"/>
            <wp:docPr id="68282052"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29811" cy="3073467"/>
                    </a:xfrm>
                    <a:prstGeom prst="rect">
                      <a:avLst/>
                    </a:prstGeom>
                    <a:noFill/>
                    <a:ln>
                      <a:noFill/>
                    </a:ln>
                  </pic:spPr>
                </pic:pic>
              </a:graphicData>
            </a:graphic>
          </wp:inline>
        </w:drawing>
      </w:r>
    </w:p>
    <w:p w14:paraId="52117EEB" w14:textId="1E01FAEF" w:rsidR="006F6940" w:rsidRDefault="006F6940" w:rsidP="0033182A">
      <w:pPr>
        <w:ind w:left="360"/>
        <w:jc w:val="center"/>
        <w:rPr>
          <w:sz w:val="20"/>
          <w:szCs w:val="20"/>
        </w:rPr>
      </w:pPr>
      <w:r w:rsidRPr="00922119">
        <w:rPr>
          <w:b/>
          <w:sz w:val="20"/>
          <w:szCs w:val="20"/>
        </w:rPr>
        <w:t xml:space="preserve">Figure </w:t>
      </w:r>
      <w:r>
        <w:rPr>
          <w:b/>
          <w:sz w:val="20"/>
          <w:szCs w:val="20"/>
        </w:rPr>
        <w:t>6</w:t>
      </w:r>
      <w:r w:rsidRPr="00922119">
        <w:rPr>
          <w:b/>
          <w:sz w:val="20"/>
          <w:szCs w:val="20"/>
        </w:rPr>
        <w:t xml:space="preserve">. </w:t>
      </w:r>
      <w:r w:rsidRPr="00922119">
        <w:rPr>
          <w:sz w:val="20"/>
          <w:szCs w:val="20"/>
        </w:rPr>
        <w:t>Open Publish or Perish</w:t>
      </w:r>
    </w:p>
    <w:p w14:paraId="3DCA267D" w14:textId="77777777" w:rsidR="006F6940" w:rsidRDefault="006F6940" w:rsidP="006F6940">
      <w:pPr>
        <w:ind w:left="360"/>
        <w:jc w:val="center"/>
        <w:rPr>
          <w:sz w:val="20"/>
          <w:szCs w:val="20"/>
        </w:rPr>
      </w:pPr>
    </w:p>
    <w:p w14:paraId="409609E1" w14:textId="77777777" w:rsidR="006F6940" w:rsidRDefault="006F6940" w:rsidP="006218EF">
      <w:pPr>
        <w:ind w:left="360" w:right="130"/>
        <w:jc w:val="center"/>
        <w:rPr>
          <w:sz w:val="20"/>
          <w:szCs w:val="20"/>
        </w:rPr>
      </w:pPr>
    </w:p>
    <w:p w14:paraId="17840C3D" w14:textId="200B4F64" w:rsidR="006F6940" w:rsidRDefault="006F6940" w:rsidP="006F6940">
      <w:pPr>
        <w:ind w:left="360"/>
        <w:jc w:val="center"/>
        <w:rPr>
          <w:sz w:val="20"/>
          <w:szCs w:val="20"/>
        </w:rPr>
      </w:pPr>
    </w:p>
    <w:p w14:paraId="02525284" w14:textId="77777777" w:rsidR="004F22F3" w:rsidRDefault="004F22F3" w:rsidP="004F22F3">
      <w:pPr>
        <w:ind w:firstLine="587"/>
        <w:jc w:val="center"/>
        <w:rPr>
          <w:b/>
          <w:sz w:val="20"/>
          <w:szCs w:val="20"/>
        </w:rPr>
      </w:pPr>
      <w:r w:rsidRPr="00922119">
        <w:rPr>
          <w:noProof/>
          <w:sz w:val="20"/>
          <w:szCs w:val="20"/>
        </w:rPr>
        <w:drawing>
          <wp:inline distT="0" distB="0" distL="0" distR="0" wp14:anchorId="1E99C8B0" wp14:editId="4D265D67">
            <wp:extent cx="3629025" cy="1930043"/>
            <wp:effectExtent l="0" t="0" r="0" b="0"/>
            <wp:docPr id="477608966"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47182" cy="1939699"/>
                    </a:xfrm>
                    <a:prstGeom prst="rect">
                      <a:avLst/>
                    </a:prstGeom>
                    <a:noFill/>
                    <a:ln>
                      <a:noFill/>
                    </a:ln>
                  </pic:spPr>
                </pic:pic>
              </a:graphicData>
            </a:graphic>
          </wp:inline>
        </w:drawing>
      </w:r>
    </w:p>
    <w:p w14:paraId="084032B0" w14:textId="78D68D28" w:rsidR="004F22F3" w:rsidRPr="00922119" w:rsidRDefault="004F22F3" w:rsidP="004F22F3">
      <w:pPr>
        <w:ind w:firstLine="587"/>
        <w:jc w:val="center"/>
        <w:rPr>
          <w:sz w:val="20"/>
          <w:szCs w:val="20"/>
        </w:rPr>
      </w:pPr>
      <w:r w:rsidRPr="00922119">
        <w:rPr>
          <w:b/>
          <w:sz w:val="20"/>
          <w:szCs w:val="20"/>
        </w:rPr>
        <w:t xml:space="preserve">Figure </w:t>
      </w:r>
      <w:r>
        <w:rPr>
          <w:b/>
          <w:sz w:val="20"/>
          <w:szCs w:val="20"/>
        </w:rPr>
        <w:t>7</w:t>
      </w:r>
      <w:r w:rsidRPr="00922119">
        <w:rPr>
          <w:b/>
          <w:sz w:val="20"/>
          <w:szCs w:val="20"/>
        </w:rPr>
        <w:t xml:space="preserve">. </w:t>
      </w:r>
      <w:r w:rsidR="009618F4">
        <w:rPr>
          <w:sz w:val="20"/>
          <w:szCs w:val="20"/>
        </w:rPr>
        <w:t>Welcome</w:t>
      </w:r>
      <w:r w:rsidRPr="00922119">
        <w:rPr>
          <w:sz w:val="20"/>
          <w:szCs w:val="20"/>
        </w:rPr>
        <w:t xml:space="preserve"> Screen Publish or Perish</w:t>
      </w:r>
    </w:p>
    <w:p w14:paraId="37A45A08" w14:textId="77777777" w:rsidR="006F6940" w:rsidRPr="00922119" w:rsidRDefault="006F6940" w:rsidP="004F22F3">
      <w:pPr>
        <w:ind w:left="360"/>
        <w:jc w:val="center"/>
        <w:rPr>
          <w:sz w:val="20"/>
          <w:szCs w:val="20"/>
        </w:rPr>
      </w:pPr>
    </w:p>
    <w:p w14:paraId="1B5489B1" w14:textId="77777777" w:rsidR="004F22F3" w:rsidRPr="00922119" w:rsidRDefault="004F22F3" w:rsidP="004F22F3">
      <w:pPr>
        <w:numPr>
          <w:ilvl w:val="0"/>
          <w:numId w:val="3"/>
        </w:numPr>
        <w:adjustRightInd w:val="0"/>
        <w:ind w:left="360"/>
        <w:jc w:val="both"/>
        <w:rPr>
          <w:sz w:val="20"/>
          <w:szCs w:val="20"/>
        </w:rPr>
      </w:pPr>
      <w:r w:rsidRPr="00922119">
        <w:rPr>
          <w:sz w:val="20"/>
          <w:szCs w:val="20"/>
        </w:rPr>
        <w:t>Click the Crossref Button</w:t>
      </w:r>
    </w:p>
    <w:p w14:paraId="15330872" w14:textId="449F962A" w:rsidR="004F22F3" w:rsidRPr="00922119" w:rsidRDefault="004F22F3" w:rsidP="004F22F3">
      <w:pPr>
        <w:ind w:left="360" w:firstLine="270"/>
        <w:jc w:val="both"/>
        <w:rPr>
          <w:sz w:val="20"/>
          <w:szCs w:val="20"/>
        </w:rPr>
      </w:pPr>
      <w:r w:rsidRPr="00922119">
        <w:rPr>
          <w:sz w:val="20"/>
          <w:szCs w:val="20"/>
        </w:rPr>
        <w:t xml:space="preserve">Figure </w:t>
      </w:r>
      <w:r>
        <w:rPr>
          <w:sz w:val="20"/>
          <w:szCs w:val="20"/>
        </w:rPr>
        <w:t>8</w:t>
      </w:r>
      <w:r w:rsidRPr="00922119">
        <w:rPr>
          <w:sz w:val="20"/>
          <w:szCs w:val="20"/>
        </w:rPr>
        <w:t xml:space="preserve"> shows the location of the Crossref button in Publish or Perish. At this stage, you need to press the button.</w:t>
      </w:r>
    </w:p>
    <w:p w14:paraId="61D7B948" w14:textId="77777777" w:rsidR="004F22F3" w:rsidRPr="00922119" w:rsidRDefault="004F22F3" w:rsidP="004F22F3">
      <w:pPr>
        <w:ind w:left="360"/>
        <w:jc w:val="both"/>
        <w:rPr>
          <w:sz w:val="20"/>
          <w:szCs w:val="20"/>
        </w:rPr>
      </w:pPr>
    </w:p>
    <w:p w14:paraId="2BEBDE04" w14:textId="77777777" w:rsidR="004F22F3" w:rsidRPr="00922119" w:rsidRDefault="004F22F3" w:rsidP="004F22F3">
      <w:pPr>
        <w:numPr>
          <w:ilvl w:val="0"/>
          <w:numId w:val="3"/>
        </w:numPr>
        <w:adjustRightInd w:val="0"/>
        <w:ind w:left="360"/>
        <w:jc w:val="both"/>
        <w:rPr>
          <w:sz w:val="20"/>
          <w:szCs w:val="20"/>
        </w:rPr>
      </w:pPr>
      <w:r w:rsidRPr="00922119">
        <w:rPr>
          <w:sz w:val="20"/>
          <w:szCs w:val="20"/>
        </w:rPr>
        <w:t>Fill in the Crossref Search</w:t>
      </w:r>
    </w:p>
    <w:p w14:paraId="12B117A6" w14:textId="66E3D85D" w:rsidR="004F22F3" w:rsidRPr="00922119" w:rsidRDefault="004F22F3" w:rsidP="004F22F3">
      <w:pPr>
        <w:ind w:left="360" w:firstLine="260"/>
        <w:jc w:val="both"/>
        <w:rPr>
          <w:sz w:val="20"/>
          <w:szCs w:val="20"/>
        </w:rPr>
      </w:pPr>
      <w:r w:rsidRPr="00922119">
        <w:rPr>
          <w:sz w:val="20"/>
          <w:szCs w:val="20"/>
        </w:rPr>
        <w:t xml:space="preserve">As seen in Figure </w:t>
      </w:r>
      <w:r>
        <w:rPr>
          <w:sz w:val="20"/>
          <w:szCs w:val="20"/>
        </w:rPr>
        <w:t>9</w:t>
      </w:r>
      <w:r w:rsidRPr="00922119">
        <w:rPr>
          <w:sz w:val="20"/>
          <w:szCs w:val="20"/>
        </w:rPr>
        <w:t>, there are several fields in the Crossref Search, including author, publication name, title words, and keywords. In this study, the theme searched is soft computing. Fill the title field with "soft computing" and the keywords field with "natural language processing."</w:t>
      </w:r>
    </w:p>
    <w:p w14:paraId="2EE4E6C4" w14:textId="77777777" w:rsidR="004F22F3" w:rsidRPr="00922119" w:rsidRDefault="004F22F3" w:rsidP="004F22F3">
      <w:pPr>
        <w:ind w:left="360" w:firstLine="260"/>
        <w:jc w:val="both"/>
        <w:rPr>
          <w:sz w:val="20"/>
          <w:szCs w:val="20"/>
        </w:rPr>
      </w:pPr>
    </w:p>
    <w:p w14:paraId="1E75AE2B" w14:textId="27D99812" w:rsidR="004F22F3" w:rsidRPr="00922119" w:rsidRDefault="004F22F3" w:rsidP="004F22F3">
      <w:pPr>
        <w:ind w:left="360" w:firstLine="260"/>
        <w:jc w:val="both"/>
        <w:rPr>
          <w:sz w:val="20"/>
          <w:szCs w:val="20"/>
        </w:rPr>
      </w:pPr>
      <w:r w:rsidRPr="00922119">
        <w:rPr>
          <w:sz w:val="20"/>
          <w:szCs w:val="20"/>
        </w:rPr>
        <w:t xml:space="preserve">If the required fields in the Crossref search form are filled in, click the search button in the upper right corner as shown in Figure </w:t>
      </w:r>
      <w:r>
        <w:rPr>
          <w:sz w:val="20"/>
          <w:szCs w:val="20"/>
        </w:rPr>
        <w:t>9</w:t>
      </w:r>
      <w:r w:rsidRPr="00922119">
        <w:rPr>
          <w:sz w:val="20"/>
          <w:szCs w:val="20"/>
        </w:rPr>
        <w:t xml:space="preserve">. After the Publish or Perish window appears as shown in Figure </w:t>
      </w:r>
      <w:r>
        <w:rPr>
          <w:sz w:val="20"/>
          <w:szCs w:val="20"/>
        </w:rPr>
        <w:t>10</w:t>
      </w:r>
      <w:r w:rsidRPr="00922119">
        <w:rPr>
          <w:sz w:val="20"/>
          <w:szCs w:val="20"/>
        </w:rPr>
        <w:t>, wait for the search process to complete.</w:t>
      </w:r>
    </w:p>
    <w:p w14:paraId="23A76D9B" w14:textId="77777777" w:rsidR="004F22F3" w:rsidRPr="00922119" w:rsidRDefault="004F22F3" w:rsidP="004F22F3">
      <w:pPr>
        <w:ind w:left="360" w:firstLine="270"/>
        <w:jc w:val="both"/>
        <w:rPr>
          <w:sz w:val="20"/>
          <w:szCs w:val="20"/>
        </w:rPr>
      </w:pPr>
    </w:p>
    <w:p w14:paraId="69249FCF" w14:textId="77777777" w:rsidR="004F22F3" w:rsidRPr="00922119" w:rsidRDefault="004F22F3" w:rsidP="004F22F3">
      <w:pPr>
        <w:numPr>
          <w:ilvl w:val="0"/>
          <w:numId w:val="3"/>
        </w:numPr>
        <w:adjustRightInd w:val="0"/>
        <w:ind w:left="360"/>
        <w:jc w:val="both"/>
        <w:rPr>
          <w:sz w:val="20"/>
          <w:szCs w:val="20"/>
        </w:rPr>
      </w:pPr>
      <w:r w:rsidRPr="00922119">
        <w:rPr>
          <w:sz w:val="20"/>
          <w:szCs w:val="20"/>
        </w:rPr>
        <w:t>Search Results</w:t>
      </w:r>
    </w:p>
    <w:p w14:paraId="3D13B37F" w14:textId="23EF3FDB" w:rsidR="004F22F3" w:rsidRPr="00922119" w:rsidRDefault="004F22F3" w:rsidP="004F22F3">
      <w:pPr>
        <w:ind w:left="360"/>
        <w:jc w:val="both"/>
        <w:rPr>
          <w:sz w:val="20"/>
          <w:szCs w:val="20"/>
        </w:rPr>
      </w:pPr>
      <w:r w:rsidRPr="00922119">
        <w:rPr>
          <w:sz w:val="20"/>
          <w:szCs w:val="20"/>
        </w:rPr>
        <w:t xml:space="preserve">Figure </w:t>
      </w:r>
      <w:r>
        <w:rPr>
          <w:sz w:val="20"/>
          <w:szCs w:val="20"/>
        </w:rPr>
        <w:t>11</w:t>
      </w:r>
      <w:r w:rsidRPr="00922119">
        <w:rPr>
          <w:sz w:val="20"/>
          <w:szCs w:val="20"/>
        </w:rPr>
        <w:t xml:space="preserve"> shows the search results from Publish or Perish. On the left side of the screen, Figure </w:t>
      </w:r>
      <w:r>
        <w:rPr>
          <w:sz w:val="20"/>
          <w:szCs w:val="20"/>
        </w:rPr>
        <w:t>11</w:t>
      </w:r>
      <w:r w:rsidRPr="00922119">
        <w:rPr>
          <w:sz w:val="20"/>
          <w:szCs w:val="20"/>
        </w:rPr>
        <w:t xml:space="preserve"> shows some data information obtained.</w:t>
      </w:r>
    </w:p>
    <w:p w14:paraId="0135492B" w14:textId="77777777" w:rsidR="004F22F3" w:rsidRDefault="004F22F3" w:rsidP="004F22F3">
      <w:pPr>
        <w:pStyle w:val="Judul2"/>
        <w:tabs>
          <w:tab w:val="left" w:pos="587"/>
        </w:tabs>
        <w:spacing w:before="88"/>
        <w:ind w:left="100" w:firstLine="0"/>
        <w:jc w:val="center"/>
      </w:pPr>
      <w:r w:rsidRPr="00922119">
        <w:rPr>
          <w:noProof/>
        </w:rPr>
        <w:drawing>
          <wp:inline distT="0" distB="0" distL="0" distR="0" wp14:anchorId="732C4837" wp14:editId="3AA1DA76">
            <wp:extent cx="4122420" cy="909548"/>
            <wp:effectExtent l="0" t="0" r="0" b="5080"/>
            <wp:docPr id="2107912929"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2665" cy="920634"/>
                    </a:xfrm>
                    <a:prstGeom prst="rect">
                      <a:avLst/>
                    </a:prstGeom>
                    <a:noFill/>
                    <a:ln>
                      <a:noFill/>
                    </a:ln>
                  </pic:spPr>
                </pic:pic>
              </a:graphicData>
            </a:graphic>
          </wp:inline>
        </w:drawing>
      </w:r>
    </w:p>
    <w:p w14:paraId="6B5C4157" w14:textId="0A18C8EE" w:rsidR="004F22F3" w:rsidRDefault="004F22F3" w:rsidP="004F22F3">
      <w:pPr>
        <w:pStyle w:val="Judul2"/>
        <w:tabs>
          <w:tab w:val="left" w:pos="587"/>
        </w:tabs>
        <w:spacing w:before="88"/>
        <w:ind w:left="100" w:firstLine="0"/>
        <w:jc w:val="center"/>
        <w:rPr>
          <w:b w:val="0"/>
          <w:bCs w:val="0"/>
        </w:rPr>
      </w:pPr>
      <w:r w:rsidRPr="00922119">
        <w:t xml:space="preserve">Figure </w:t>
      </w:r>
      <w:r>
        <w:t>8</w:t>
      </w:r>
      <w:r w:rsidRPr="00922119">
        <w:t xml:space="preserve">. </w:t>
      </w:r>
      <w:r w:rsidRPr="004F22F3">
        <w:rPr>
          <w:b w:val="0"/>
          <w:bCs w:val="0"/>
        </w:rPr>
        <w:t>Crossref button</w:t>
      </w:r>
    </w:p>
    <w:p w14:paraId="23D29A96" w14:textId="77777777" w:rsidR="004F22F3" w:rsidRDefault="004F22F3" w:rsidP="004F22F3">
      <w:pPr>
        <w:pStyle w:val="Judul2"/>
        <w:tabs>
          <w:tab w:val="left" w:pos="587"/>
        </w:tabs>
        <w:spacing w:before="88"/>
        <w:ind w:left="100" w:firstLine="0"/>
        <w:jc w:val="center"/>
      </w:pPr>
      <w:r w:rsidRPr="00922119">
        <w:rPr>
          <w:noProof/>
        </w:rPr>
        <w:drawing>
          <wp:inline distT="0" distB="0" distL="0" distR="0" wp14:anchorId="79C1554E" wp14:editId="2BD026A0">
            <wp:extent cx="5723984" cy="2333625"/>
            <wp:effectExtent l="0" t="0" r="0" b="0"/>
            <wp:docPr id="1642731854"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6885" cy="2351115"/>
                    </a:xfrm>
                    <a:prstGeom prst="rect">
                      <a:avLst/>
                    </a:prstGeom>
                    <a:noFill/>
                    <a:ln>
                      <a:noFill/>
                    </a:ln>
                  </pic:spPr>
                </pic:pic>
              </a:graphicData>
            </a:graphic>
          </wp:inline>
        </w:drawing>
      </w:r>
    </w:p>
    <w:p w14:paraId="3AE1B4BF" w14:textId="4AED5F94" w:rsidR="004F22F3" w:rsidRDefault="004F22F3" w:rsidP="004F22F3">
      <w:pPr>
        <w:pStyle w:val="Judul2"/>
        <w:tabs>
          <w:tab w:val="left" w:pos="587"/>
        </w:tabs>
        <w:spacing w:before="88"/>
        <w:ind w:left="100" w:firstLine="0"/>
        <w:jc w:val="center"/>
        <w:rPr>
          <w:b w:val="0"/>
          <w:bCs w:val="0"/>
        </w:rPr>
      </w:pPr>
      <w:r w:rsidRPr="00922119">
        <w:t xml:space="preserve">Figure </w:t>
      </w:r>
      <w:r w:rsidR="0032409E">
        <w:t>9</w:t>
      </w:r>
      <w:r w:rsidRPr="00922119">
        <w:t xml:space="preserve">. </w:t>
      </w:r>
      <w:r w:rsidRPr="004F22F3">
        <w:rPr>
          <w:b w:val="0"/>
          <w:bCs w:val="0"/>
        </w:rPr>
        <w:t>Crossref Search</w:t>
      </w:r>
    </w:p>
    <w:p w14:paraId="37379F44" w14:textId="77777777" w:rsidR="004F22F3" w:rsidRDefault="004F22F3" w:rsidP="004F22F3">
      <w:pPr>
        <w:pStyle w:val="Judul2"/>
        <w:tabs>
          <w:tab w:val="left" w:pos="587"/>
        </w:tabs>
        <w:spacing w:before="88"/>
        <w:ind w:left="100" w:firstLine="0"/>
        <w:jc w:val="center"/>
        <w:rPr>
          <w:b w:val="0"/>
          <w:bCs w:val="0"/>
        </w:rPr>
      </w:pPr>
    </w:p>
    <w:p w14:paraId="6B726F00" w14:textId="77777777" w:rsidR="004F22F3" w:rsidRDefault="004F22F3" w:rsidP="004F22F3">
      <w:pPr>
        <w:pStyle w:val="Judul2"/>
        <w:tabs>
          <w:tab w:val="left" w:pos="587"/>
        </w:tabs>
        <w:spacing w:before="88"/>
        <w:ind w:left="100" w:firstLine="0"/>
        <w:jc w:val="center"/>
        <w:rPr>
          <w:b w:val="0"/>
          <w:bCs w:val="0"/>
        </w:rPr>
      </w:pPr>
    </w:p>
    <w:p w14:paraId="0415E09C" w14:textId="77777777" w:rsidR="004F22F3" w:rsidRDefault="004F22F3" w:rsidP="004F22F3">
      <w:pPr>
        <w:pStyle w:val="Judul2"/>
        <w:tabs>
          <w:tab w:val="left" w:pos="587"/>
        </w:tabs>
        <w:spacing w:before="88"/>
        <w:ind w:left="100" w:firstLine="0"/>
        <w:jc w:val="center"/>
        <w:rPr>
          <w:b w:val="0"/>
          <w:bCs w:val="0"/>
        </w:rPr>
      </w:pPr>
    </w:p>
    <w:p w14:paraId="4F08B816" w14:textId="77777777" w:rsidR="004F22F3" w:rsidRDefault="004F22F3" w:rsidP="004F22F3">
      <w:pPr>
        <w:pStyle w:val="Judul2"/>
        <w:tabs>
          <w:tab w:val="left" w:pos="587"/>
        </w:tabs>
        <w:spacing w:before="88"/>
        <w:ind w:left="100" w:firstLine="0"/>
        <w:jc w:val="center"/>
        <w:rPr>
          <w:b w:val="0"/>
          <w:bCs w:val="0"/>
        </w:rPr>
      </w:pPr>
    </w:p>
    <w:p w14:paraId="1C667879" w14:textId="77777777" w:rsidR="004F22F3" w:rsidRDefault="004F22F3" w:rsidP="004F22F3">
      <w:pPr>
        <w:pStyle w:val="Judul2"/>
        <w:tabs>
          <w:tab w:val="left" w:pos="587"/>
        </w:tabs>
        <w:spacing w:before="88"/>
        <w:ind w:left="100" w:firstLine="0"/>
        <w:jc w:val="center"/>
        <w:rPr>
          <w:b w:val="0"/>
          <w:bCs w:val="0"/>
        </w:rPr>
      </w:pPr>
    </w:p>
    <w:p w14:paraId="1D90F38B" w14:textId="77777777" w:rsidR="0032409E" w:rsidRDefault="0032409E" w:rsidP="0032409E">
      <w:pPr>
        <w:spacing w:before="199"/>
        <w:ind w:left="360"/>
        <w:jc w:val="center"/>
        <w:rPr>
          <w:b/>
          <w:sz w:val="20"/>
          <w:szCs w:val="20"/>
        </w:rPr>
      </w:pPr>
      <w:r w:rsidRPr="00922119">
        <w:rPr>
          <w:noProof/>
        </w:rPr>
        <w:drawing>
          <wp:inline distT="0" distB="0" distL="0" distR="0" wp14:anchorId="0C43AAE0" wp14:editId="5CF01D5E">
            <wp:extent cx="3914775" cy="1614608"/>
            <wp:effectExtent l="0" t="0" r="0" b="5080"/>
            <wp:docPr id="1156190121" name="Gambar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39083" cy="1624634"/>
                    </a:xfrm>
                    <a:prstGeom prst="rect">
                      <a:avLst/>
                    </a:prstGeom>
                    <a:noFill/>
                    <a:ln>
                      <a:noFill/>
                    </a:ln>
                  </pic:spPr>
                </pic:pic>
              </a:graphicData>
            </a:graphic>
          </wp:inline>
        </w:drawing>
      </w:r>
      <w:r w:rsidRPr="0032409E">
        <w:rPr>
          <w:b/>
          <w:sz w:val="20"/>
          <w:szCs w:val="20"/>
        </w:rPr>
        <w:t xml:space="preserve"> </w:t>
      </w:r>
    </w:p>
    <w:p w14:paraId="080E7E0E" w14:textId="11BF82E9" w:rsidR="004F22F3" w:rsidRPr="004F22F3" w:rsidRDefault="0032409E" w:rsidP="0032409E">
      <w:pPr>
        <w:spacing w:before="199"/>
        <w:ind w:left="360"/>
        <w:jc w:val="center"/>
        <w:rPr>
          <w:sz w:val="20"/>
          <w:szCs w:val="20"/>
        </w:rPr>
      </w:pPr>
      <w:r w:rsidRPr="00922119">
        <w:rPr>
          <w:b/>
          <w:sz w:val="20"/>
          <w:szCs w:val="20"/>
        </w:rPr>
        <w:t xml:space="preserve">Figure </w:t>
      </w:r>
      <w:r>
        <w:rPr>
          <w:b/>
          <w:sz w:val="20"/>
          <w:szCs w:val="20"/>
        </w:rPr>
        <w:t>10</w:t>
      </w:r>
      <w:r w:rsidRPr="00922119">
        <w:rPr>
          <w:b/>
          <w:sz w:val="20"/>
          <w:szCs w:val="20"/>
        </w:rPr>
        <w:t xml:space="preserve">. </w:t>
      </w:r>
      <w:r w:rsidRPr="00922119">
        <w:rPr>
          <w:sz w:val="20"/>
          <w:szCs w:val="20"/>
        </w:rPr>
        <w:t>Article search process in Publish or Perish.</w:t>
      </w:r>
    </w:p>
    <w:p w14:paraId="13DC587D" w14:textId="77777777" w:rsidR="007A1DBF" w:rsidRDefault="007A1DBF">
      <w:pPr>
        <w:spacing w:line="249" w:lineRule="auto"/>
        <w:jc w:val="both"/>
      </w:pPr>
    </w:p>
    <w:p w14:paraId="58DED55A" w14:textId="77777777" w:rsidR="0032409E" w:rsidRDefault="0032409E" w:rsidP="0032409E">
      <w:pPr>
        <w:spacing w:before="188"/>
        <w:ind w:left="360"/>
        <w:jc w:val="center"/>
        <w:rPr>
          <w:b/>
          <w:sz w:val="20"/>
          <w:szCs w:val="20"/>
        </w:rPr>
      </w:pPr>
      <w:r w:rsidRPr="00922119">
        <w:rPr>
          <w:noProof/>
          <w:sz w:val="20"/>
          <w:szCs w:val="20"/>
        </w:rPr>
        <w:drawing>
          <wp:inline distT="0" distB="0" distL="0" distR="0" wp14:anchorId="073B79C6" wp14:editId="777F1296">
            <wp:extent cx="3876675" cy="2041101"/>
            <wp:effectExtent l="0" t="0" r="0" b="0"/>
            <wp:docPr id="1242433084"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94038" cy="2050243"/>
                    </a:xfrm>
                    <a:prstGeom prst="rect">
                      <a:avLst/>
                    </a:prstGeom>
                    <a:noFill/>
                    <a:ln>
                      <a:noFill/>
                    </a:ln>
                  </pic:spPr>
                </pic:pic>
              </a:graphicData>
            </a:graphic>
          </wp:inline>
        </w:drawing>
      </w:r>
      <w:r w:rsidRPr="0032409E">
        <w:rPr>
          <w:b/>
          <w:sz w:val="20"/>
          <w:szCs w:val="20"/>
        </w:rPr>
        <w:t xml:space="preserve"> </w:t>
      </w:r>
    </w:p>
    <w:p w14:paraId="7D291B00" w14:textId="48BE2905" w:rsidR="0032409E" w:rsidRPr="0033182A" w:rsidRDefault="0032409E" w:rsidP="0033182A">
      <w:pPr>
        <w:spacing w:before="188"/>
        <w:ind w:left="360"/>
        <w:jc w:val="center"/>
        <w:rPr>
          <w:sz w:val="20"/>
          <w:szCs w:val="20"/>
        </w:rPr>
      </w:pPr>
      <w:r w:rsidRPr="00922119">
        <w:rPr>
          <w:b/>
          <w:sz w:val="20"/>
          <w:szCs w:val="20"/>
        </w:rPr>
        <w:t>Figure 1</w:t>
      </w:r>
      <w:r>
        <w:rPr>
          <w:b/>
          <w:sz w:val="20"/>
          <w:szCs w:val="20"/>
        </w:rPr>
        <w:t>1</w:t>
      </w:r>
      <w:r w:rsidRPr="00922119">
        <w:rPr>
          <w:b/>
          <w:sz w:val="20"/>
          <w:szCs w:val="20"/>
        </w:rPr>
        <w:t xml:space="preserve">. </w:t>
      </w:r>
      <w:r w:rsidRPr="00922119">
        <w:rPr>
          <w:sz w:val="20"/>
          <w:szCs w:val="20"/>
        </w:rPr>
        <w:t>Search results by Publish or Perish</w:t>
      </w:r>
    </w:p>
    <w:p w14:paraId="1D53CE79" w14:textId="77777777" w:rsidR="0032409E" w:rsidRDefault="0032409E" w:rsidP="0032409E">
      <w:pPr>
        <w:spacing w:line="249" w:lineRule="auto"/>
        <w:jc w:val="center"/>
      </w:pPr>
    </w:p>
    <w:p w14:paraId="3324C4D6" w14:textId="77777777" w:rsidR="0032409E" w:rsidRPr="00922119" w:rsidRDefault="0032409E" w:rsidP="0032409E">
      <w:pPr>
        <w:numPr>
          <w:ilvl w:val="0"/>
          <w:numId w:val="3"/>
        </w:numPr>
        <w:adjustRightInd w:val="0"/>
        <w:ind w:left="360"/>
        <w:jc w:val="both"/>
        <w:rPr>
          <w:sz w:val="20"/>
          <w:szCs w:val="20"/>
        </w:rPr>
      </w:pPr>
      <w:r w:rsidRPr="00922119">
        <w:rPr>
          <w:sz w:val="20"/>
          <w:szCs w:val="20"/>
        </w:rPr>
        <w:t>Save Data from Publish or Perish</w:t>
      </w:r>
    </w:p>
    <w:p w14:paraId="1A2AB242" w14:textId="015A974C" w:rsidR="0032409E" w:rsidRPr="0032409E" w:rsidRDefault="0032409E" w:rsidP="006218EF">
      <w:pPr>
        <w:ind w:left="360" w:right="130" w:firstLine="360"/>
        <w:jc w:val="both"/>
        <w:rPr>
          <w:sz w:val="20"/>
          <w:szCs w:val="20"/>
        </w:rPr>
      </w:pPr>
      <w:r w:rsidRPr="00922119">
        <w:rPr>
          <w:sz w:val="20"/>
          <w:szCs w:val="20"/>
        </w:rPr>
        <w:t>The next step for each saved result is to click the Save Results button. Save the results in RIS format (Figure 1</w:t>
      </w:r>
      <w:r>
        <w:rPr>
          <w:sz w:val="20"/>
          <w:szCs w:val="20"/>
        </w:rPr>
        <w:t>2</w:t>
      </w:r>
      <w:r w:rsidRPr="00922119">
        <w:rPr>
          <w:sz w:val="20"/>
          <w:szCs w:val="20"/>
        </w:rPr>
        <w:t>), which can be read by VOSviewer.</w:t>
      </w:r>
    </w:p>
    <w:p w14:paraId="22C04EE0" w14:textId="77777777" w:rsidR="0033182A" w:rsidRDefault="0032409E" w:rsidP="0033182A">
      <w:pPr>
        <w:ind w:left="360" w:firstLine="10"/>
        <w:jc w:val="center"/>
        <w:rPr>
          <w:sz w:val="20"/>
          <w:szCs w:val="20"/>
        </w:rPr>
      </w:pPr>
      <w:r w:rsidRPr="00922119">
        <w:rPr>
          <w:noProof/>
          <w:sz w:val="20"/>
          <w:szCs w:val="20"/>
        </w:rPr>
        <w:drawing>
          <wp:inline distT="0" distB="0" distL="0" distR="0" wp14:anchorId="730548DE" wp14:editId="27D7D407">
            <wp:extent cx="3409950" cy="2379928"/>
            <wp:effectExtent l="0" t="0" r="0" b="1905"/>
            <wp:docPr id="1040293037"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11668" cy="2381127"/>
                    </a:xfrm>
                    <a:prstGeom prst="rect">
                      <a:avLst/>
                    </a:prstGeom>
                    <a:noFill/>
                    <a:ln>
                      <a:noFill/>
                    </a:ln>
                  </pic:spPr>
                </pic:pic>
              </a:graphicData>
            </a:graphic>
          </wp:inline>
        </w:drawing>
      </w:r>
    </w:p>
    <w:p w14:paraId="15DBC20C" w14:textId="2F13B981" w:rsidR="0032409E" w:rsidRPr="00922119" w:rsidRDefault="0032409E" w:rsidP="0033182A">
      <w:pPr>
        <w:ind w:left="360" w:firstLine="10"/>
        <w:jc w:val="center"/>
        <w:rPr>
          <w:sz w:val="20"/>
          <w:szCs w:val="20"/>
        </w:rPr>
      </w:pPr>
      <w:r w:rsidRPr="00922119">
        <w:rPr>
          <w:b/>
          <w:sz w:val="20"/>
          <w:szCs w:val="20"/>
        </w:rPr>
        <w:t>Figure 1</w:t>
      </w:r>
      <w:r>
        <w:rPr>
          <w:b/>
          <w:sz w:val="20"/>
          <w:szCs w:val="20"/>
        </w:rPr>
        <w:t>2</w:t>
      </w:r>
      <w:r w:rsidRPr="00922119">
        <w:rPr>
          <w:b/>
          <w:sz w:val="20"/>
          <w:szCs w:val="20"/>
        </w:rPr>
        <w:t xml:space="preserve">. </w:t>
      </w:r>
      <w:r w:rsidRPr="00922119">
        <w:rPr>
          <w:sz w:val="20"/>
          <w:szCs w:val="20"/>
        </w:rPr>
        <w:t xml:space="preserve"> How to save search data Publish or Perish.</w:t>
      </w:r>
    </w:p>
    <w:p w14:paraId="74D14ADC" w14:textId="2AB0121D" w:rsidR="0032409E" w:rsidRDefault="0032409E" w:rsidP="0032409E">
      <w:pPr>
        <w:spacing w:line="249" w:lineRule="auto"/>
        <w:jc w:val="center"/>
        <w:sectPr w:rsidR="0032409E">
          <w:type w:val="continuous"/>
          <w:pgSz w:w="11910" w:h="16840"/>
          <w:pgMar w:top="1100" w:right="580" w:bottom="280" w:left="580" w:header="1918" w:footer="1205" w:gutter="0"/>
          <w:cols w:space="720"/>
        </w:sectPr>
      </w:pPr>
    </w:p>
    <w:p w14:paraId="43216D29" w14:textId="77777777" w:rsidR="0032409E" w:rsidRPr="00922119" w:rsidRDefault="0032409E" w:rsidP="006218EF">
      <w:pPr>
        <w:spacing w:before="196"/>
        <w:ind w:left="360" w:right="130" w:firstLine="256"/>
        <w:jc w:val="both"/>
        <w:rPr>
          <w:sz w:val="20"/>
          <w:szCs w:val="20"/>
        </w:rPr>
      </w:pPr>
      <w:r w:rsidRPr="00922119">
        <w:rPr>
          <w:sz w:val="20"/>
          <w:szCs w:val="20"/>
        </w:rPr>
        <w:lastRenderedPageBreak/>
        <w:t>Articles found in Publish or Perish are mapped using VOSviewer. The data displayed in Publish or Perish is in the form of metadata, not full text, including author names, titles, years, journals, and publishers of the articles found.</w:t>
      </w:r>
    </w:p>
    <w:p w14:paraId="74658A3E" w14:textId="77777777" w:rsidR="0032409E" w:rsidRPr="00922119" w:rsidRDefault="0032409E" w:rsidP="006218EF">
      <w:pPr>
        <w:ind w:left="360" w:right="130"/>
        <w:jc w:val="both"/>
        <w:rPr>
          <w:sz w:val="20"/>
          <w:szCs w:val="20"/>
        </w:rPr>
      </w:pPr>
    </w:p>
    <w:p w14:paraId="7675703F" w14:textId="77777777" w:rsidR="0032409E" w:rsidRDefault="0032409E" w:rsidP="006218EF">
      <w:pPr>
        <w:ind w:left="360" w:right="130" w:firstLine="256"/>
        <w:jc w:val="both"/>
        <w:rPr>
          <w:sz w:val="20"/>
          <w:szCs w:val="20"/>
        </w:rPr>
      </w:pPr>
      <w:r w:rsidRPr="00922119">
        <w:rPr>
          <w:sz w:val="20"/>
          <w:szCs w:val="20"/>
        </w:rPr>
        <w:t>Table 1 shows the search data from Publish or Perish used in the VOSviewer analysis in this study. It includes 1000 articles, 14,123 citations, 2,824.60 citations per year, 14.12 citations per article, 367.28 authors per article, an h-index of 57, a g-index of 80, an annual h-index of 5.80, and an h-annual index of 24.</w:t>
      </w:r>
    </w:p>
    <w:p w14:paraId="54FF2970" w14:textId="77777777" w:rsidR="00135DA0" w:rsidRDefault="00135DA0" w:rsidP="0032409E">
      <w:pPr>
        <w:ind w:left="360" w:firstLine="256"/>
        <w:jc w:val="both"/>
        <w:rPr>
          <w:sz w:val="20"/>
          <w:szCs w:val="20"/>
        </w:rPr>
      </w:pPr>
    </w:p>
    <w:p w14:paraId="2891912D" w14:textId="79327B4E" w:rsidR="00135DA0" w:rsidRDefault="00135DA0" w:rsidP="00135DA0">
      <w:pPr>
        <w:pStyle w:val="TeksIsi"/>
        <w:ind w:left="110" w:right="110"/>
        <w:jc w:val="center"/>
      </w:pPr>
      <w:r>
        <w:t>Table</w:t>
      </w:r>
      <w:r>
        <w:rPr>
          <w:spacing w:val="-8"/>
        </w:rPr>
        <w:t xml:space="preserve"> </w:t>
      </w:r>
      <w:r>
        <w:t>1.</w:t>
      </w:r>
      <w:r>
        <w:rPr>
          <w:spacing w:val="3"/>
        </w:rPr>
        <w:t xml:space="preserve"> </w:t>
      </w:r>
      <w:r>
        <w:t>Top 10 Metadata</w:t>
      </w:r>
    </w:p>
    <w:p w14:paraId="05043496" w14:textId="77777777" w:rsidR="00135DA0" w:rsidRPr="00135DA0" w:rsidRDefault="00135DA0" w:rsidP="00135DA0">
      <w:pPr>
        <w:pBdr>
          <w:top w:val="nil"/>
          <w:left w:val="nil"/>
          <w:bottom w:val="nil"/>
          <w:right w:val="nil"/>
          <w:between w:val="nil"/>
        </w:pBdr>
        <w:ind w:right="1097"/>
        <w:jc w:val="both"/>
        <w:rPr>
          <w:sz w:val="20"/>
          <w:szCs w:val="20"/>
        </w:rPr>
      </w:pPr>
    </w:p>
    <w:tbl>
      <w:tblPr>
        <w:tblW w:w="9324" w:type="dxa"/>
        <w:tblInd w:w="839" w:type="dxa"/>
        <w:tblLook w:val="04A0" w:firstRow="1" w:lastRow="0" w:firstColumn="1" w:lastColumn="0" w:noHBand="0" w:noVBand="1"/>
      </w:tblPr>
      <w:tblGrid>
        <w:gridCol w:w="879"/>
        <w:gridCol w:w="2190"/>
        <w:gridCol w:w="2477"/>
        <w:gridCol w:w="663"/>
        <w:gridCol w:w="840"/>
        <w:gridCol w:w="678"/>
        <w:gridCol w:w="718"/>
        <w:gridCol w:w="879"/>
      </w:tblGrid>
      <w:tr w:rsidR="00135DA0" w:rsidRPr="00135DA0" w14:paraId="79DA3BBE" w14:textId="77777777" w:rsidTr="00385BCC">
        <w:trPr>
          <w:trHeight w:val="798"/>
        </w:trPr>
        <w:tc>
          <w:tcPr>
            <w:tcW w:w="879" w:type="dxa"/>
            <w:tcBorders>
              <w:top w:val="single" w:sz="4" w:space="0" w:color="auto"/>
              <w:left w:val="nil"/>
              <w:bottom w:val="single" w:sz="4" w:space="0" w:color="auto"/>
              <w:right w:val="nil"/>
            </w:tcBorders>
            <w:shd w:val="clear" w:color="auto" w:fill="auto"/>
            <w:noWrap/>
            <w:vAlign w:val="center"/>
            <w:hideMark/>
          </w:tcPr>
          <w:p w14:paraId="0D622168"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No</w:t>
            </w:r>
          </w:p>
        </w:tc>
        <w:tc>
          <w:tcPr>
            <w:tcW w:w="2190" w:type="dxa"/>
            <w:tcBorders>
              <w:top w:val="single" w:sz="4" w:space="0" w:color="auto"/>
              <w:left w:val="nil"/>
              <w:bottom w:val="single" w:sz="4" w:space="0" w:color="auto"/>
              <w:right w:val="nil"/>
            </w:tcBorders>
            <w:shd w:val="clear" w:color="auto" w:fill="auto"/>
            <w:vAlign w:val="center"/>
            <w:hideMark/>
          </w:tcPr>
          <w:p w14:paraId="08A84E21"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Authors</w:t>
            </w:r>
          </w:p>
        </w:tc>
        <w:tc>
          <w:tcPr>
            <w:tcW w:w="2477" w:type="dxa"/>
            <w:tcBorders>
              <w:top w:val="single" w:sz="4" w:space="0" w:color="auto"/>
              <w:left w:val="nil"/>
              <w:bottom w:val="single" w:sz="4" w:space="0" w:color="auto"/>
              <w:right w:val="nil"/>
            </w:tcBorders>
            <w:shd w:val="clear" w:color="auto" w:fill="auto"/>
            <w:vAlign w:val="center"/>
            <w:hideMark/>
          </w:tcPr>
          <w:p w14:paraId="3BC9F612"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Title</w:t>
            </w:r>
          </w:p>
        </w:tc>
        <w:tc>
          <w:tcPr>
            <w:tcW w:w="663" w:type="dxa"/>
            <w:tcBorders>
              <w:top w:val="single" w:sz="4" w:space="0" w:color="auto"/>
              <w:left w:val="nil"/>
              <w:bottom w:val="single" w:sz="4" w:space="0" w:color="auto"/>
              <w:right w:val="nil"/>
            </w:tcBorders>
            <w:shd w:val="clear" w:color="auto" w:fill="auto"/>
            <w:noWrap/>
            <w:vAlign w:val="center"/>
            <w:hideMark/>
          </w:tcPr>
          <w:p w14:paraId="4DF1DF37"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Year</w:t>
            </w:r>
          </w:p>
        </w:tc>
        <w:tc>
          <w:tcPr>
            <w:tcW w:w="840" w:type="dxa"/>
            <w:tcBorders>
              <w:top w:val="single" w:sz="4" w:space="0" w:color="auto"/>
              <w:left w:val="nil"/>
              <w:bottom w:val="single" w:sz="4" w:space="0" w:color="auto"/>
              <w:right w:val="nil"/>
            </w:tcBorders>
            <w:shd w:val="clear" w:color="auto" w:fill="auto"/>
            <w:vAlign w:val="center"/>
            <w:hideMark/>
          </w:tcPr>
          <w:p w14:paraId="530D102E"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Author Count</w:t>
            </w:r>
          </w:p>
        </w:tc>
        <w:tc>
          <w:tcPr>
            <w:tcW w:w="678" w:type="dxa"/>
            <w:tcBorders>
              <w:top w:val="single" w:sz="4" w:space="0" w:color="auto"/>
              <w:left w:val="nil"/>
              <w:bottom w:val="single" w:sz="4" w:space="0" w:color="auto"/>
              <w:right w:val="nil"/>
            </w:tcBorders>
            <w:shd w:val="clear" w:color="auto" w:fill="auto"/>
            <w:noWrap/>
            <w:vAlign w:val="center"/>
            <w:hideMark/>
          </w:tcPr>
          <w:p w14:paraId="37328E53"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Cites</w:t>
            </w:r>
          </w:p>
        </w:tc>
        <w:tc>
          <w:tcPr>
            <w:tcW w:w="718" w:type="dxa"/>
            <w:tcBorders>
              <w:top w:val="single" w:sz="4" w:space="0" w:color="auto"/>
              <w:left w:val="nil"/>
              <w:bottom w:val="single" w:sz="4" w:space="0" w:color="auto"/>
              <w:right w:val="nil"/>
            </w:tcBorders>
            <w:shd w:val="clear" w:color="auto" w:fill="auto"/>
            <w:vAlign w:val="center"/>
            <w:hideMark/>
          </w:tcPr>
          <w:p w14:paraId="298AE949"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Cites Per Year</w:t>
            </w:r>
          </w:p>
        </w:tc>
        <w:tc>
          <w:tcPr>
            <w:tcW w:w="879" w:type="dxa"/>
            <w:tcBorders>
              <w:top w:val="single" w:sz="4" w:space="0" w:color="auto"/>
              <w:left w:val="nil"/>
              <w:bottom w:val="single" w:sz="4" w:space="0" w:color="auto"/>
              <w:right w:val="nil"/>
            </w:tcBorders>
            <w:shd w:val="clear" w:color="auto" w:fill="auto"/>
            <w:vAlign w:val="center"/>
            <w:hideMark/>
          </w:tcPr>
          <w:p w14:paraId="512454E8" w14:textId="77777777" w:rsidR="00135DA0" w:rsidRPr="00135DA0" w:rsidRDefault="00135DA0" w:rsidP="00385BCC">
            <w:pPr>
              <w:jc w:val="center"/>
              <w:rPr>
                <w:b/>
                <w:bCs/>
                <w:color w:val="000000"/>
                <w:sz w:val="20"/>
                <w:szCs w:val="20"/>
                <w:lang w:eastAsia="id-ID"/>
              </w:rPr>
            </w:pPr>
            <w:r w:rsidRPr="00135DA0">
              <w:rPr>
                <w:b/>
                <w:bCs/>
                <w:color w:val="000000"/>
                <w:sz w:val="20"/>
                <w:szCs w:val="20"/>
                <w:lang w:eastAsia="id-ID"/>
              </w:rPr>
              <w:t>Cites Per Author</w:t>
            </w:r>
          </w:p>
        </w:tc>
      </w:tr>
      <w:tr w:rsidR="00135DA0" w:rsidRPr="00135DA0" w14:paraId="2680B6B3" w14:textId="77777777" w:rsidTr="00385BCC">
        <w:trPr>
          <w:trHeight w:val="1543"/>
        </w:trPr>
        <w:tc>
          <w:tcPr>
            <w:tcW w:w="879" w:type="dxa"/>
            <w:tcBorders>
              <w:top w:val="nil"/>
              <w:left w:val="nil"/>
              <w:bottom w:val="nil"/>
              <w:right w:val="nil"/>
            </w:tcBorders>
            <w:shd w:val="clear" w:color="auto" w:fill="auto"/>
            <w:noWrap/>
            <w:vAlign w:val="center"/>
            <w:hideMark/>
          </w:tcPr>
          <w:p w14:paraId="4432E4B4"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w:t>
            </w:r>
          </w:p>
        </w:tc>
        <w:tc>
          <w:tcPr>
            <w:tcW w:w="2190" w:type="dxa"/>
            <w:tcBorders>
              <w:top w:val="nil"/>
              <w:left w:val="nil"/>
              <w:bottom w:val="nil"/>
              <w:right w:val="nil"/>
            </w:tcBorders>
            <w:shd w:val="clear" w:color="auto" w:fill="auto"/>
            <w:vAlign w:val="center"/>
            <w:hideMark/>
          </w:tcPr>
          <w:p w14:paraId="6F7CB0D1" w14:textId="77777777" w:rsidR="00135DA0" w:rsidRPr="00135DA0" w:rsidRDefault="00135DA0" w:rsidP="00385BCC">
            <w:pPr>
              <w:rPr>
                <w:color w:val="000000"/>
                <w:sz w:val="20"/>
                <w:szCs w:val="20"/>
                <w:lang w:eastAsia="id-ID"/>
              </w:rPr>
            </w:pPr>
            <w:r w:rsidRPr="00135DA0">
              <w:rPr>
                <w:color w:val="000000"/>
                <w:sz w:val="20"/>
                <w:szCs w:val="20"/>
                <w:lang w:eastAsia="id-ID"/>
              </w:rPr>
              <w:t>Huiling Chen, Qian Zhang, Jie Luo, Yueting Xu, Xiaoqin Zhang</w:t>
            </w:r>
          </w:p>
        </w:tc>
        <w:tc>
          <w:tcPr>
            <w:tcW w:w="2477" w:type="dxa"/>
            <w:tcBorders>
              <w:top w:val="nil"/>
              <w:left w:val="nil"/>
              <w:bottom w:val="nil"/>
              <w:right w:val="nil"/>
            </w:tcBorders>
            <w:shd w:val="clear" w:color="auto" w:fill="auto"/>
            <w:vAlign w:val="center"/>
            <w:hideMark/>
          </w:tcPr>
          <w:p w14:paraId="1D98438E" w14:textId="77777777" w:rsidR="00135DA0" w:rsidRPr="00135DA0" w:rsidRDefault="00135DA0" w:rsidP="00385BCC">
            <w:pPr>
              <w:rPr>
                <w:color w:val="000000"/>
                <w:sz w:val="20"/>
                <w:szCs w:val="20"/>
                <w:lang w:eastAsia="id-ID"/>
              </w:rPr>
            </w:pPr>
            <w:r w:rsidRPr="00135DA0">
              <w:rPr>
                <w:color w:val="000000"/>
                <w:sz w:val="20"/>
                <w:szCs w:val="20"/>
                <w:lang w:eastAsia="id-ID"/>
              </w:rPr>
              <w:t>An enhanced Bacterial Foraging Optimization and its application for training kernel extreme learning machine</w:t>
            </w:r>
          </w:p>
        </w:tc>
        <w:tc>
          <w:tcPr>
            <w:tcW w:w="663" w:type="dxa"/>
            <w:tcBorders>
              <w:top w:val="nil"/>
              <w:left w:val="nil"/>
              <w:bottom w:val="nil"/>
              <w:right w:val="nil"/>
            </w:tcBorders>
            <w:shd w:val="clear" w:color="auto" w:fill="auto"/>
            <w:noWrap/>
            <w:vAlign w:val="center"/>
            <w:hideMark/>
          </w:tcPr>
          <w:p w14:paraId="75645B5A"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0</w:t>
            </w:r>
          </w:p>
        </w:tc>
        <w:tc>
          <w:tcPr>
            <w:tcW w:w="840" w:type="dxa"/>
            <w:tcBorders>
              <w:top w:val="nil"/>
              <w:left w:val="nil"/>
              <w:bottom w:val="nil"/>
              <w:right w:val="nil"/>
            </w:tcBorders>
            <w:shd w:val="clear" w:color="auto" w:fill="auto"/>
            <w:noWrap/>
            <w:vAlign w:val="center"/>
            <w:hideMark/>
          </w:tcPr>
          <w:p w14:paraId="2611717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5</w:t>
            </w:r>
          </w:p>
        </w:tc>
        <w:tc>
          <w:tcPr>
            <w:tcW w:w="678" w:type="dxa"/>
            <w:tcBorders>
              <w:top w:val="nil"/>
              <w:left w:val="nil"/>
              <w:bottom w:val="nil"/>
              <w:right w:val="nil"/>
            </w:tcBorders>
            <w:shd w:val="clear" w:color="auto" w:fill="auto"/>
            <w:noWrap/>
            <w:vAlign w:val="center"/>
            <w:hideMark/>
          </w:tcPr>
          <w:p w14:paraId="063A1608"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10</w:t>
            </w:r>
          </w:p>
        </w:tc>
        <w:tc>
          <w:tcPr>
            <w:tcW w:w="718" w:type="dxa"/>
            <w:tcBorders>
              <w:top w:val="nil"/>
              <w:left w:val="nil"/>
              <w:bottom w:val="nil"/>
              <w:right w:val="nil"/>
            </w:tcBorders>
            <w:shd w:val="clear" w:color="auto" w:fill="auto"/>
            <w:noWrap/>
            <w:vAlign w:val="center"/>
            <w:hideMark/>
          </w:tcPr>
          <w:p w14:paraId="7D6BEECB" w14:textId="77777777" w:rsidR="00135DA0" w:rsidRPr="00135DA0" w:rsidRDefault="00135DA0" w:rsidP="00385BCC">
            <w:pPr>
              <w:jc w:val="center"/>
              <w:rPr>
                <w:color w:val="000000"/>
                <w:sz w:val="20"/>
                <w:szCs w:val="20"/>
                <w:lang w:eastAsia="id-ID"/>
              </w:rPr>
            </w:pPr>
            <w:r w:rsidRPr="00135DA0">
              <w:rPr>
                <w:color w:val="000000"/>
                <w:sz w:val="20"/>
                <w:szCs w:val="20"/>
                <w:lang w:eastAsia="id-ID"/>
              </w:rPr>
              <w:t>52.5</w:t>
            </w:r>
          </w:p>
        </w:tc>
        <w:tc>
          <w:tcPr>
            <w:tcW w:w="879" w:type="dxa"/>
            <w:tcBorders>
              <w:top w:val="nil"/>
              <w:left w:val="nil"/>
              <w:bottom w:val="nil"/>
              <w:right w:val="nil"/>
            </w:tcBorders>
            <w:shd w:val="clear" w:color="auto" w:fill="auto"/>
            <w:noWrap/>
            <w:vAlign w:val="center"/>
            <w:hideMark/>
          </w:tcPr>
          <w:p w14:paraId="30B4E34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2</w:t>
            </w:r>
          </w:p>
        </w:tc>
      </w:tr>
      <w:tr w:rsidR="00135DA0" w:rsidRPr="00135DA0" w14:paraId="4C0DAF17" w14:textId="77777777" w:rsidTr="00385BCC">
        <w:trPr>
          <w:trHeight w:val="1166"/>
        </w:trPr>
        <w:tc>
          <w:tcPr>
            <w:tcW w:w="879" w:type="dxa"/>
            <w:tcBorders>
              <w:top w:val="nil"/>
              <w:left w:val="nil"/>
              <w:bottom w:val="nil"/>
              <w:right w:val="nil"/>
            </w:tcBorders>
            <w:shd w:val="clear" w:color="auto" w:fill="auto"/>
            <w:noWrap/>
            <w:vAlign w:val="center"/>
            <w:hideMark/>
          </w:tcPr>
          <w:p w14:paraId="32EDAD92"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w:t>
            </w:r>
          </w:p>
        </w:tc>
        <w:tc>
          <w:tcPr>
            <w:tcW w:w="2190" w:type="dxa"/>
            <w:tcBorders>
              <w:top w:val="nil"/>
              <w:left w:val="nil"/>
              <w:bottom w:val="nil"/>
              <w:right w:val="nil"/>
            </w:tcBorders>
            <w:shd w:val="clear" w:color="auto" w:fill="auto"/>
            <w:vAlign w:val="center"/>
            <w:hideMark/>
          </w:tcPr>
          <w:p w14:paraId="63288AE3" w14:textId="77777777" w:rsidR="00135DA0" w:rsidRPr="00135DA0" w:rsidRDefault="00135DA0" w:rsidP="00385BCC">
            <w:pPr>
              <w:rPr>
                <w:color w:val="000000"/>
                <w:sz w:val="20"/>
                <w:szCs w:val="20"/>
                <w:lang w:eastAsia="id-ID"/>
              </w:rPr>
            </w:pPr>
            <w:r w:rsidRPr="00135DA0">
              <w:rPr>
                <w:color w:val="000000"/>
                <w:sz w:val="20"/>
                <w:szCs w:val="20"/>
                <w:lang w:eastAsia="id-ID"/>
              </w:rPr>
              <w:t>Te Han, Chao Liu, Rui Wu, Dongxiang Jiang</w:t>
            </w:r>
          </w:p>
        </w:tc>
        <w:tc>
          <w:tcPr>
            <w:tcW w:w="2477" w:type="dxa"/>
            <w:tcBorders>
              <w:top w:val="nil"/>
              <w:left w:val="nil"/>
              <w:bottom w:val="nil"/>
              <w:right w:val="nil"/>
            </w:tcBorders>
            <w:shd w:val="clear" w:color="auto" w:fill="auto"/>
            <w:vAlign w:val="center"/>
            <w:hideMark/>
          </w:tcPr>
          <w:p w14:paraId="2564FFEE" w14:textId="77777777" w:rsidR="00135DA0" w:rsidRPr="00135DA0" w:rsidRDefault="00135DA0" w:rsidP="00385BCC">
            <w:pPr>
              <w:rPr>
                <w:color w:val="000000"/>
                <w:sz w:val="20"/>
                <w:szCs w:val="20"/>
                <w:lang w:eastAsia="id-ID"/>
              </w:rPr>
            </w:pPr>
            <w:r w:rsidRPr="00135DA0">
              <w:rPr>
                <w:color w:val="000000"/>
                <w:sz w:val="20"/>
                <w:szCs w:val="20"/>
                <w:lang w:eastAsia="id-ID"/>
              </w:rPr>
              <w:t>Deep transfer learning with limited data for machinery fault diagnosis</w:t>
            </w:r>
          </w:p>
        </w:tc>
        <w:tc>
          <w:tcPr>
            <w:tcW w:w="663" w:type="dxa"/>
            <w:tcBorders>
              <w:top w:val="nil"/>
              <w:left w:val="nil"/>
              <w:bottom w:val="nil"/>
              <w:right w:val="nil"/>
            </w:tcBorders>
            <w:shd w:val="clear" w:color="auto" w:fill="auto"/>
            <w:noWrap/>
            <w:vAlign w:val="center"/>
            <w:hideMark/>
          </w:tcPr>
          <w:p w14:paraId="2EBB22A8"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1</w:t>
            </w:r>
          </w:p>
        </w:tc>
        <w:tc>
          <w:tcPr>
            <w:tcW w:w="840" w:type="dxa"/>
            <w:tcBorders>
              <w:top w:val="nil"/>
              <w:left w:val="nil"/>
              <w:bottom w:val="nil"/>
              <w:right w:val="nil"/>
            </w:tcBorders>
            <w:shd w:val="clear" w:color="auto" w:fill="auto"/>
            <w:noWrap/>
            <w:vAlign w:val="center"/>
            <w:hideMark/>
          </w:tcPr>
          <w:p w14:paraId="5C2D4EA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678" w:type="dxa"/>
            <w:tcBorders>
              <w:top w:val="nil"/>
              <w:left w:val="nil"/>
              <w:bottom w:val="nil"/>
              <w:right w:val="nil"/>
            </w:tcBorders>
            <w:shd w:val="clear" w:color="auto" w:fill="auto"/>
            <w:noWrap/>
            <w:vAlign w:val="center"/>
            <w:hideMark/>
          </w:tcPr>
          <w:p w14:paraId="512F9C1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28</w:t>
            </w:r>
          </w:p>
        </w:tc>
        <w:tc>
          <w:tcPr>
            <w:tcW w:w="718" w:type="dxa"/>
            <w:tcBorders>
              <w:top w:val="nil"/>
              <w:left w:val="nil"/>
              <w:bottom w:val="nil"/>
              <w:right w:val="nil"/>
            </w:tcBorders>
            <w:shd w:val="clear" w:color="auto" w:fill="auto"/>
            <w:noWrap/>
            <w:vAlign w:val="center"/>
            <w:hideMark/>
          </w:tcPr>
          <w:p w14:paraId="2A84BB8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2.67</w:t>
            </w:r>
          </w:p>
        </w:tc>
        <w:tc>
          <w:tcPr>
            <w:tcW w:w="879" w:type="dxa"/>
            <w:tcBorders>
              <w:top w:val="nil"/>
              <w:left w:val="nil"/>
              <w:bottom w:val="nil"/>
              <w:right w:val="nil"/>
            </w:tcBorders>
            <w:shd w:val="clear" w:color="auto" w:fill="auto"/>
            <w:noWrap/>
            <w:vAlign w:val="center"/>
            <w:hideMark/>
          </w:tcPr>
          <w:p w14:paraId="411B36AF"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2</w:t>
            </w:r>
          </w:p>
        </w:tc>
      </w:tr>
      <w:tr w:rsidR="00135DA0" w:rsidRPr="00135DA0" w14:paraId="63980291" w14:textId="77777777" w:rsidTr="00385BCC">
        <w:trPr>
          <w:trHeight w:val="1436"/>
        </w:trPr>
        <w:tc>
          <w:tcPr>
            <w:tcW w:w="879" w:type="dxa"/>
            <w:tcBorders>
              <w:top w:val="nil"/>
              <w:left w:val="nil"/>
              <w:bottom w:val="nil"/>
              <w:right w:val="nil"/>
            </w:tcBorders>
            <w:shd w:val="clear" w:color="auto" w:fill="auto"/>
            <w:noWrap/>
            <w:vAlign w:val="center"/>
            <w:hideMark/>
          </w:tcPr>
          <w:p w14:paraId="4402E530"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w:t>
            </w:r>
          </w:p>
        </w:tc>
        <w:tc>
          <w:tcPr>
            <w:tcW w:w="2190" w:type="dxa"/>
            <w:tcBorders>
              <w:top w:val="nil"/>
              <w:left w:val="nil"/>
              <w:bottom w:val="nil"/>
              <w:right w:val="nil"/>
            </w:tcBorders>
            <w:shd w:val="clear" w:color="auto" w:fill="auto"/>
            <w:vAlign w:val="center"/>
            <w:hideMark/>
          </w:tcPr>
          <w:p w14:paraId="3E1F487E" w14:textId="77777777" w:rsidR="00135DA0" w:rsidRPr="00135DA0" w:rsidRDefault="00135DA0" w:rsidP="00385BCC">
            <w:pPr>
              <w:rPr>
                <w:color w:val="000000"/>
                <w:sz w:val="20"/>
                <w:szCs w:val="20"/>
                <w:lang w:eastAsia="id-ID"/>
              </w:rPr>
            </w:pPr>
            <w:r w:rsidRPr="00135DA0">
              <w:rPr>
                <w:color w:val="000000"/>
                <w:sz w:val="20"/>
                <w:szCs w:val="20"/>
                <w:lang w:eastAsia="id-ID"/>
              </w:rPr>
              <w:t>Ahmad Al-Qerem, Mohammad Alauthman, Ammar Almomani, B. B. Gupta</w:t>
            </w:r>
          </w:p>
        </w:tc>
        <w:tc>
          <w:tcPr>
            <w:tcW w:w="2477" w:type="dxa"/>
            <w:tcBorders>
              <w:top w:val="nil"/>
              <w:left w:val="nil"/>
              <w:bottom w:val="nil"/>
              <w:right w:val="nil"/>
            </w:tcBorders>
            <w:shd w:val="clear" w:color="auto" w:fill="auto"/>
            <w:vAlign w:val="center"/>
            <w:hideMark/>
          </w:tcPr>
          <w:p w14:paraId="512CCC62" w14:textId="77777777" w:rsidR="00135DA0" w:rsidRPr="00135DA0" w:rsidRDefault="00135DA0" w:rsidP="00385BCC">
            <w:pPr>
              <w:rPr>
                <w:color w:val="000000"/>
                <w:sz w:val="20"/>
                <w:szCs w:val="20"/>
                <w:lang w:eastAsia="id-ID"/>
              </w:rPr>
            </w:pPr>
            <w:r w:rsidRPr="00135DA0">
              <w:rPr>
                <w:color w:val="000000"/>
                <w:sz w:val="20"/>
                <w:szCs w:val="20"/>
                <w:lang w:eastAsia="id-ID"/>
              </w:rPr>
              <w:t>IoT transaction processing through cooperative concurrency control on fog–cloud computing environment</w:t>
            </w:r>
          </w:p>
        </w:tc>
        <w:tc>
          <w:tcPr>
            <w:tcW w:w="663" w:type="dxa"/>
            <w:tcBorders>
              <w:top w:val="nil"/>
              <w:left w:val="nil"/>
              <w:bottom w:val="nil"/>
              <w:right w:val="nil"/>
            </w:tcBorders>
            <w:shd w:val="clear" w:color="auto" w:fill="auto"/>
            <w:noWrap/>
            <w:vAlign w:val="center"/>
            <w:hideMark/>
          </w:tcPr>
          <w:p w14:paraId="3EA9B7C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19</w:t>
            </w:r>
          </w:p>
        </w:tc>
        <w:tc>
          <w:tcPr>
            <w:tcW w:w="840" w:type="dxa"/>
            <w:tcBorders>
              <w:top w:val="nil"/>
              <w:left w:val="nil"/>
              <w:bottom w:val="nil"/>
              <w:right w:val="nil"/>
            </w:tcBorders>
            <w:shd w:val="clear" w:color="auto" w:fill="auto"/>
            <w:noWrap/>
            <w:vAlign w:val="center"/>
            <w:hideMark/>
          </w:tcPr>
          <w:p w14:paraId="0FFCF20B"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678" w:type="dxa"/>
            <w:tcBorders>
              <w:top w:val="nil"/>
              <w:left w:val="nil"/>
              <w:bottom w:val="nil"/>
              <w:right w:val="nil"/>
            </w:tcBorders>
            <w:shd w:val="clear" w:color="auto" w:fill="auto"/>
            <w:noWrap/>
            <w:vAlign w:val="center"/>
            <w:hideMark/>
          </w:tcPr>
          <w:p w14:paraId="75DE36CE"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96</w:t>
            </w:r>
          </w:p>
        </w:tc>
        <w:tc>
          <w:tcPr>
            <w:tcW w:w="718" w:type="dxa"/>
            <w:tcBorders>
              <w:top w:val="nil"/>
              <w:left w:val="nil"/>
              <w:bottom w:val="nil"/>
              <w:right w:val="nil"/>
            </w:tcBorders>
            <w:shd w:val="clear" w:color="auto" w:fill="auto"/>
            <w:noWrap/>
            <w:vAlign w:val="center"/>
            <w:hideMark/>
          </w:tcPr>
          <w:p w14:paraId="68E9807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9.2</w:t>
            </w:r>
          </w:p>
        </w:tc>
        <w:tc>
          <w:tcPr>
            <w:tcW w:w="879" w:type="dxa"/>
            <w:tcBorders>
              <w:top w:val="nil"/>
              <w:left w:val="nil"/>
              <w:bottom w:val="nil"/>
              <w:right w:val="nil"/>
            </w:tcBorders>
            <w:shd w:val="clear" w:color="auto" w:fill="auto"/>
            <w:noWrap/>
            <w:vAlign w:val="center"/>
            <w:hideMark/>
          </w:tcPr>
          <w:p w14:paraId="60F2F46E"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9</w:t>
            </w:r>
          </w:p>
        </w:tc>
      </w:tr>
      <w:tr w:rsidR="00135DA0" w:rsidRPr="00135DA0" w14:paraId="5112A716" w14:textId="77777777" w:rsidTr="00385BCC">
        <w:trPr>
          <w:trHeight w:val="1166"/>
        </w:trPr>
        <w:tc>
          <w:tcPr>
            <w:tcW w:w="879" w:type="dxa"/>
            <w:tcBorders>
              <w:top w:val="nil"/>
              <w:left w:val="nil"/>
              <w:bottom w:val="nil"/>
              <w:right w:val="nil"/>
            </w:tcBorders>
            <w:shd w:val="clear" w:color="auto" w:fill="auto"/>
            <w:noWrap/>
            <w:vAlign w:val="center"/>
            <w:hideMark/>
          </w:tcPr>
          <w:p w14:paraId="59A7500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2190" w:type="dxa"/>
            <w:tcBorders>
              <w:top w:val="nil"/>
              <w:left w:val="nil"/>
              <w:bottom w:val="nil"/>
              <w:right w:val="nil"/>
            </w:tcBorders>
            <w:shd w:val="clear" w:color="auto" w:fill="auto"/>
            <w:vAlign w:val="center"/>
            <w:hideMark/>
          </w:tcPr>
          <w:p w14:paraId="02B56D0B" w14:textId="77777777" w:rsidR="00135DA0" w:rsidRPr="00135DA0" w:rsidRDefault="00135DA0" w:rsidP="00385BCC">
            <w:pPr>
              <w:rPr>
                <w:color w:val="000000"/>
                <w:sz w:val="20"/>
                <w:szCs w:val="20"/>
                <w:lang w:eastAsia="id-ID"/>
              </w:rPr>
            </w:pPr>
            <w:r w:rsidRPr="00135DA0">
              <w:rPr>
                <w:color w:val="000000"/>
                <w:sz w:val="20"/>
                <w:szCs w:val="20"/>
                <w:lang w:eastAsia="id-ID"/>
              </w:rPr>
              <w:t>Pei Du, Jianzhou Wang, Wendong Yang, Tong Niu</w:t>
            </w:r>
          </w:p>
        </w:tc>
        <w:tc>
          <w:tcPr>
            <w:tcW w:w="2477" w:type="dxa"/>
            <w:tcBorders>
              <w:top w:val="nil"/>
              <w:left w:val="nil"/>
              <w:bottom w:val="nil"/>
              <w:right w:val="nil"/>
            </w:tcBorders>
            <w:shd w:val="clear" w:color="auto" w:fill="auto"/>
            <w:vAlign w:val="center"/>
            <w:hideMark/>
          </w:tcPr>
          <w:p w14:paraId="0524EC55" w14:textId="77777777" w:rsidR="00135DA0" w:rsidRPr="00135DA0" w:rsidRDefault="00135DA0" w:rsidP="00385BCC">
            <w:pPr>
              <w:rPr>
                <w:color w:val="000000"/>
                <w:sz w:val="20"/>
                <w:szCs w:val="20"/>
                <w:lang w:eastAsia="id-ID"/>
              </w:rPr>
            </w:pPr>
            <w:r w:rsidRPr="00135DA0">
              <w:rPr>
                <w:color w:val="000000"/>
                <w:sz w:val="20"/>
                <w:szCs w:val="20"/>
                <w:lang w:eastAsia="id-ID"/>
              </w:rPr>
              <w:t>A novel hybrid model for short-term wind power forecasting</w:t>
            </w:r>
          </w:p>
        </w:tc>
        <w:tc>
          <w:tcPr>
            <w:tcW w:w="663" w:type="dxa"/>
            <w:tcBorders>
              <w:top w:val="nil"/>
              <w:left w:val="nil"/>
              <w:bottom w:val="nil"/>
              <w:right w:val="nil"/>
            </w:tcBorders>
            <w:shd w:val="clear" w:color="auto" w:fill="auto"/>
            <w:noWrap/>
            <w:vAlign w:val="center"/>
            <w:hideMark/>
          </w:tcPr>
          <w:p w14:paraId="748B283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19</w:t>
            </w:r>
          </w:p>
        </w:tc>
        <w:tc>
          <w:tcPr>
            <w:tcW w:w="840" w:type="dxa"/>
            <w:tcBorders>
              <w:top w:val="nil"/>
              <w:left w:val="nil"/>
              <w:bottom w:val="nil"/>
              <w:right w:val="nil"/>
            </w:tcBorders>
            <w:shd w:val="clear" w:color="auto" w:fill="auto"/>
            <w:noWrap/>
            <w:vAlign w:val="center"/>
            <w:hideMark/>
          </w:tcPr>
          <w:p w14:paraId="19936ED7"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678" w:type="dxa"/>
            <w:tcBorders>
              <w:top w:val="nil"/>
              <w:left w:val="nil"/>
              <w:bottom w:val="nil"/>
              <w:right w:val="nil"/>
            </w:tcBorders>
            <w:shd w:val="clear" w:color="auto" w:fill="auto"/>
            <w:noWrap/>
            <w:vAlign w:val="center"/>
            <w:hideMark/>
          </w:tcPr>
          <w:p w14:paraId="480FEBC5"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94</w:t>
            </w:r>
          </w:p>
        </w:tc>
        <w:tc>
          <w:tcPr>
            <w:tcW w:w="718" w:type="dxa"/>
            <w:tcBorders>
              <w:top w:val="nil"/>
              <w:left w:val="nil"/>
              <w:bottom w:val="nil"/>
              <w:right w:val="nil"/>
            </w:tcBorders>
            <w:shd w:val="clear" w:color="auto" w:fill="auto"/>
            <w:noWrap/>
            <w:vAlign w:val="center"/>
            <w:hideMark/>
          </w:tcPr>
          <w:p w14:paraId="25D4D137"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8.8</w:t>
            </w:r>
          </w:p>
        </w:tc>
        <w:tc>
          <w:tcPr>
            <w:tcW w:w="879" w:type="dxa"/>
            <w:tcBorders>
              <w:top w:val="nil"/>
              <w:left w:val="nil"/>
              <w:bottom w:val="nil"/>
              <w:right w:val="nil"/>
            </w:tcBorders>
            <w:shd w:val="clear" w:color="auto" w:fill="auto"/>
            <w:noWrap/>
            <w:vAlign w:val="center"/>
            <w:hideMark/>
          </w:tcPr>
          <w:p w14:paraId="706AECFD"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9</w:t>
            </w:r>
          </w:p>
        </w:tc>
      </w:tr>
      <w:tr w:rsidR="00135DA0" w:rsidRPr="00135DA0" w14:paraId="57030B04" w14:textId="77777777" w:rsidTr="00385BCC">
        <w:trPr>
          <w:trHeight w:val="1085"/>
        </w:trPr>
        <w:tc>
          <w:tcPr>
            <w:tcW w:w="879" w:type="dxa"/>
            <w:tcBorders>
              <w:top w:val="nil"/>
              <w:left w:val="nil"/>
              <w:bottom w:val="nil"/>
              <w:right w:val="nil"/>
            </w:tcBorders>
            <w:shd w:val="clear" w:color="auto" w:fill="auto"/>
            <w:noWrap/>
            <w:vAlign w:val="center"/>
            <w:hideMark/>
          </w:tcPr>
          <w:p w14:paraId="53A0D686" w14:textId="77777777" w:rsidR="00135DA0" w:rsidRPr="00135DA0" w:rsidRDefault="00135DA0" w:rsidP="00385BCC">
            <w:pPr>
              <w:jc w:val="center"/>
              <w:rPr>
                <w:color w:val="000000"/>
                <w:sz w:val="20"/>
                <w:szCs w:val="20"/>
                <w:lang w:eastAsia="id-ID"/>
              </w:rPr>
            </w:pPr>
            <w:r w:rsidRPr="00135DA0">
              <w:rPr>
                <w:color w:val="000000"/>
                <w:sz w:val="20"/>
                <w:szCs w:val="20"/>
                <w:lang w:eastAsia="id-ID"/>
              </w:rPr>
              <w:t>5</w:t>
            </w:r>
          </w:p>
        </w:tc>
        <w:tc>
          <w:tcPr>
            <w:tcW w:w="2190" w:type="dxa"/>
            <w:tcBorders>
              <w:top w:val="nil"/>
              <w:left w:val="nil"/>
              <w:bottom w:val="nil"/>
              <w:right w:val="nil"/>
            </w:tcBorders>
            <w:shd w:val="clear" w:color="auto" w:fill="auto"/>
            <w:vAlign w:val="center"/>
            <w:hideMark/>
          </w:tcPr>
          <w:p w14:paraId="5C52C338" w14:textId="77777777" w:rsidR="00135DA0" w:rsidRPr="00135DA0" w:rsidRDefault="00135DA0" w:rsidP="00385BCC">
            <w:pPr>
              <w:rPr>
                <w:color w:val="000000"/>
                <w:sz w:val="20"/>
                <w:szCs w:val="20"/>
                <w:lang w:eastAsia="id-ID"/>
              </w:rPr>
            </w:pPr>
            <w:r w:rsidRPr="00135DA0">
              <w:rPr>
                <w:color w:val="000000"/>
                <w:sz w:val="20"/>
                <w:szCs w:val="20"/>
                <w:lang w:eastAsia="id-ID"/>
              </w:rPr>
              <w:t>Pei Du, Jianzhou Wang, Wendong Yang, Tong Niu</w:t>
            </w:r>
          </w:p>
        </w:tc>
        <w:tc>
          <w:tcPr>
            <w:tcW w:w="2477" w:type="dxa"/>
            <w:tcBorders>
              <w:top w:val="nil"/>
              <w:left w:val="nil"/>
              <w:bottom w:val="nil"/>
              <w:right w:val="nil"/>
            </w:tcBorders>
            <w:shd w:val="clear" w:color="auto" w:fill="auto"/>
            <w:vAlign w:val="center"/>
            <w:hideMark/>
          </w:tcPr>
          <w:p w14:paraId="6E1834CD" w14:textId="77777777" w:rsidR="00135DA0" w:rsidRPr="00135DA0" w:rsidRDefault="00135DA0" w:rsidP="00385BCC">
            <w:pPr>
              <w:rPr>
                <w:color w:val="000000"/>
                <w:sz w:val="20"/>
                <w:szCs w:val="20"/>
                <w:lang w:eastAsia="id-ID"/>
              </w:rPr>
            </w:pPr>
            <w:r w:rsidRPr="00135DA0">
              <w:rPr>
                <w:color w:val="000000"/>
                <w:sz w:val="20"/>
                <w:szCs w:val="20"/>
                <w:lang w:eastAsia="id-ID"/>
              </w:rPr>
              <w:t>A novel hybrid model for short-term wind power forecasting</w:t>
            </w:r>
          </w:p>
        </w:tc>
        <w:tc>
          <w:tcPr>
            <w:tcW w:w="663" w:type="dxa"/>
            <w:tcBorders>
              <w:top w:val="nil"/>
              <w:left w:val="nil"/>
              <w:bottom w:val="nil"/>
              <w:right w:val="nil"/>
            </w:tcBorders>
            <w:shd w:val="clear" w:color="auto" w:fill="auto"/>
            <w:noWrap/>
            <w:vAlign w:val="center"/>
            <w:hideMark/>
          </w:tcPr>
          <w:p w14:paraId="31AE872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19</w:t>
            </w:r>
          </w:p>
        </w:tc>
        <w:tc>
          <w:tcPr>
            <w:tcW w:w="840" w:type="dxa"/>
            <w:tcBorders>
              <w:top w:val="nil"/>
              <w:left w:val="nil"/>
              <w:bottom w:val="nil"/>
              <w:right w:val="nil"/>
            </w:tcBorders>
            <w:shd w:val="clear" w:color="auto" w:fill="auto"/>
            <w:noWrap/>
            <w:vAlign w:val="center"/>
            <w:hideMark/>
          </w:tcPr>
          <w:p w14:paraId="0F846FA4"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678" w:type="dxa"/>
            <w:tcBorders>
              <w:top w:val="nil"/>
              <w:left w:val="nil"/>
              <w:bottom w:val="nil"/>
              <w:right w:val="nil"/>
            </w:tcBorders>
            <w:shd w:val="clear" w:color="auto" w:fill="auto"/>
            <w:noWrap/>
            <w:vAlign w:val="center"/>
            <w:hideMark/>
          </w:tcPr>
          <w:p w14:paraId="66BB9315"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94</w:t>
            </w:r>
          </w:p>
        </w:tc>
        <w:tc>
          <w:tcPr>
            <w:tcW w:w="718" w:type="dxa"/>
            <w:tcBorders>
              <w:top w:val="nil"/>
              <w:left w:val="nil"/>
              <w:bottom w:val="nil"/>
              <w:right w:val="nil"/>
            </w:tcBorders>
            <w:shd w:val="clear" w:color="auto" w:fill="auto"/>
            <w:noWrap/>
            <w:vAlign w:val="center"/>
            <w:hideMark/>
          </w:tcPr>
          <w:p w14:paraId="450688C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8.8</w:t>
            </w:r>
          </w:p>
        </w:tc>
        <w:tc>
          <w:tcPr>
            <w:tcW w:w="879" w:type="dxa"/>
            <w:tcBorders>
              <w:top w:val="nil"/>
              <w:left w:val="nil"/>
              <w:bottom w:val="nil"/>
              <w:right w:val="nil"/>
            </w:tcBorders>
            <w:shd w:val="clear" w:color="auto" w:fill="auto"/>
            <w:noWrap/>
            <w:vAlign w:val="center"/>
            <w:hideMark/>
          </w:tcPr>
          <w:p w14:paraId="26BA600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9</w:t>
            </w:r>
          </w:p>
        </w:tc>
      </w:tr>
      <w:tr w:rsidR="00135DA0" w:rsidRPr="00135DA0" w14:paraId="40710601" w14:textId="77777777" w:rsidTr="00385BCC">
        <w:trPr>
          <w:trHeight w:val="1175"/>
        </w:trPr>
        <w:tc>
          <w:tcPr>
            <w:tcW w:w="879" w:type="dxa"/>
            <w:tcBorders>
              <w:top w:val="nil"/>
              <w:left w:val="nil"/>
              <w:bottom w:val="nil"/>
              <w:right w:val="nil"/>
            </w:tcBorders>
            <w:shd w:val="clear" w:color="auto" w:fill="auto"/>
            <w:noWrap/>
            <w:vAlign w:val="center"/>
            <w:hideMark/>
          </w:tcPr>
          <w:p w14:paraId="2ACA78D0" w14:textId="77777777" w:rsidR="00135DA0" w:rsidRPr="00135DA0" w:rsidRDefault="00135DA0" w:rsidP="00385BCC">
            <w:pPr>
              <w:jc w:val="center"/>
              <w:rPr>
                <w:color w:val="000000"/>
                <w:sz w:val="20"/>
                <w:szCs w:val="20"/>
                <w:lang w:eastAsia="id-ID"/>
              </w:rPr>
            </w:pPr>
            <w:r w:rsidRPr="00135DA0">
              <w:rPr>
                <w:color w:val="000000"/>
                <w:sz w:val="20"/>
                <w:szCs w:val="20"/>
                <w:lang w:eastAsia="id-ID"/>
              </w:rPr>
              <w:t>6</w:t>
            </w:r>
          </w:p>
        </w:tc>
        <w:tc>
          <w:tcPr>
            <w:tcW w:w="2190" w:type="dxa"/>
            <w:tcBorders>
              <w:top w:val="nil"/>
              <w:left w:val="nil"/>
              <w:bottom w:val="nil"/>
              <w:right w:val="nil"/>
            </w:tcBorders>
            <w:shd w:val="clear" w:color="auto" w:fill="auto"/>
            <w:vAlign w:val="center"/>
            <w:hideMark/>
          </w:tcPr>
          <w:p w14:paraId="34898DAB" w14:textId="77777777" w:rsidR="00135DA0" w:rsidRPr="00135DA0" w:rsidRDefault="00135DA0" w:rsidP="00385BCC">
            <w:pPr>
              <w:rPr>
                <w:color w:val="000000"/>
                <w:sz w:val="20"/>
                <w:szCs w:val="20"/>
                <w:lang w:eastAsia="id-ID"/>
              </w:rPr>
            </w:pPr>
            <w:r w:rsidRPr="00135DA0">
              <w:rPr>
                <w:color w:val="000000"/>
                <w:sz w:val="20"/>
                <w:szCs w:val="20"/>
                <w:lang w:eastAsia="id-ID"/>
              </w:rPr>
              <w:t>Zhihan Lv, Liang Qiao</w:t>
            </w:r>
          </w:p>
        </w:tc>
        <w:tc>
          <w:tcPr>
            <w:tcW w:w="2477" w:type="dxa"/>
            <w:tcBorders>
              <w:top w:val="nil"/>
              <w:left w:val="nil"/>
              <w:bottom w:val="nil"/>
              <w:right w:val="nil"/>
            </w:tcBorders>
            <w:shd w:val="clear" w:color="auto" w:fill="auto"/>
            <w:vAlign w:val="center"/>
            <w:hideMark/>
          </w:tcPr>
          <w:p w14:paraId="1C0CA540" w14:textId="77777777" w:rsidR="00135DA0" w:rsidRPr="00135DA0" w:rsidRDefault="00135DA0" w:rsidP="00385BCC">
            <w:pPr>
              <w:rPr>
                <w:color w:val="000000"/>
                <w:sz w:val="20"/>
                <w:szCs w:val="20"/>
                <w:lang w:eastAsia="id-ID"/>
              </w:rPr>
            </w:pPr>
            <w:r w:rsidRPr="00135DA0">
              <w:rPr>
                <w:color w:val="000000"/>
                <w:sz w:val="20"/>
                <w:szCs w:val="20"/>
                <w:lang w:eastAsia="id-ID"/>
              </w:rPr>
              <w:t>Deep belief network and linear perceptron based cognitive computing for collaborative robots</w:t>
            </w:r>
          </w:p>
        </w:tc>
        <w:tc>
          <w:tcPr>
            <w:tcW w:w="663" w:type="dxa"/>
            <w:tcBorders>
              <w:top w:val="nil"/>
              <w:left w:val="nil"/>
              <w:bottom w:val="nil"/>
              <w:right w:val="nil"/>
            </w:tcBorders>
            <w:shd w:val="clear" w:color="auto" w:fill="auto"/>
            <w:noWrap/>
            <w:vAlign w:val="center"/>
            <w:hideMark/>
          </w:tcPr>
          <w:p w14:paraId="2C2C50B5"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0</w:t>
            </w:r>
          </w:p>
        </w:tc>
        <w:tc>
          <w:tcPr>
            <w:tcW w:w="840" w:type="dxa"/>
            <w:tcBorders>
              <w:top w:val="nil"/>
              <w:left w:val="nil"/>
              <w:bottom w:val="nil"/>
              <w:right w:val="nil"/>
            </w:tcBorders>
            <w:shd w:val="clear" w:color="auto" w:fill="auto"/>
            <w:noWrap/>
            <w:vAlign w:val="center"/>
            <w:hideMark/>
          </w:tcPr>
          <w:p w14:paraId="3B20FC08"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w:t>
            </w:r>
          </w:p>
        </w:tc>
        <w:tc>
          <w:tcPr>
            <w:tcW w:w="678" w:type="dxa"/>
            <w:tcBorders>
              <w:top w:val="nil"/>
              <w:left w:val="nil"/>
              <w:bottom w:val="nil"/>
              <w:right w:val="nil"/>
            </w:tcBorders>
            <w:shd w:val="clear" w:color="auto" w:fill="auto"/>
            <w:noWrap/>
            <w:vAlign w:val="center"/>
            <w:hideMark/>
          </w:tcPr>
          <w:p w14:paraId="7B71954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48</w:t>
            </w:r>
          </w:p>
        </w:tc>
        <w:tc>
          <w:tcPr>
            <w:tcW w:w="718" w:type="dxa"/>
            <w:tcBorders>
              <w:top w:val="nil"/>
              <w:left w:val="nil"/>
              <w:bottom w:val="nil"/>
              <w:right w:val="nil"/>
            </w:tcBorders>
            <w:shd w:val="clear" w:color="auto" w:fill="auto"/>
            <w:noWrap/>
            <w:vAlign w:val="center"/>
            <w:hideMark/>
          </w:tcPr>
          <w:p w14:paraId="4F796F02"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7</w:t>
            </w:r>
          </w:p>
        </w:tc>
        <w:tc>
          <w:tcPr>
            <w:tcW w:w="879" w:type="dxa"/>
            <w:tcBorders>
              <w:top w:val="nil"/>
              <w:left w:val="nil"/>
              <w:bottom w:val="nil"/>
              <w:right w:val="nil"/>
            </w:tcBorders>
            <w:shd w:val="clear" w:color="auto" w:fill="auto"/>
            <w:noWrap/>
            <w:vAlign w:val="center"/>
            <w:hideMark/>
          </w:tcPr>
          <w:p w14:paraId="00A476DF" w14:textId="77777777" w:rsidR="00135DA0" w:rsidRPr="00135DA0" w:rsidRDefault="00135DA0" w:rsidP="00385BCC">
            <w:pPr>
              <w:jc w:val="center"/>
              <w:rPr>
                <w:color w:val="000000"/>
                <w:sz w:val="20"/>
                <w:szCs w:val="20"/>
                <w:lang w:eastAsia="id-ID"/>
              </w:rPr>
            </w:pPr>
            <w:r w:rsidRPr="00135DA0">
              <w:rPr>
                <w:color w:val="000000"/>
                <w:sz w:val="20"/>
                <w:szCs w:val="20"/>
                <w:lang w:eastAsia="id-ID"/>
              </w:rPr>
              <w:t>74</w:t>
            </w:r>
          </w:p>
        </w:tc>
      </w:tr>
      <w:tr w:rsidR="00135DA0" w:rsidRPr="00135DA0" w14:paraId="745C76B0" w14:textId="77777777" w:rsidTr="00385BCC">
        <w:trPr>
          <w:trHeight w:val="1526"/>
        </w:trPr>
        <w:tc>
          <w:tcPr>
            <w:tcW w:w="879" w:type="dxa"/>
            <w:tcBorders>
              <w:top w:val="nil"/>
              <w:left w:val="nil"/>
              <w:bottom w:val="nil"/>
              <w:right w:val="nil"/>
            </w:tcBorders>
            <w:shd w:val="clear" w:color="auto" w:fill="auto"/>
            <w:noWrap/>
            <w:vAlign w:val="center"/>
            <w:hideMark/>
          </w:tcPr>
          <w:p w14:paraId="4B0028A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7</w:t>
            </w:r>
          </w:p>
        </w:tc>
        <w:tc>
          <w:tcPr>
            <w:tcW w:w="2190" w:type="dxa"/>
            <w:tcBorders>
              <w:top w:val="nil"/>
              <w:left w:val="nil"/>
              <w:bottom w:val="nil"/>
              <w:right w:val="nil"/>
            </w:tcBorders>
            <w:shd w:val="clear" w:color="auto" w:fill="auto"/>
            <w:vAlign w:val="center"/>
            <w:hideMark/>
          </w:tcPr>
          <w:p w14:paraId="6024A798" w14:textId="77777777" w:rsidR="00135DA0" w:rsidRPr="00135DA0" w:rsidRDefault="00135DA0" w:rsidP="00385BCC">
            <w:pPr>
              <w:rPr>
                <w:color w:val="000000"/>
                <w:sz w:val="20"/>
                <w:szCs w:val="20"/>
                <w:lang w:eastAsia="id-ID"/>
              </w:rPr>
            </w:pPr>
            <w:r w:rsidRPr="00135DA0">
              <w:rPr>
                <w:color w:val="000000"/>
                <w:sz w:val="20"/>
                <w:szCs w:val="20"/>
                <w:lang w:eastAsia="id-ID"/>
              </w:rPr>
              <w:t>Zhou Tao, Lu Huiling, Wang Wenwen, Yong Xia</w:t>
            </w:r>
          </w:p>
        </w:tc>
        <w:tc>
          <w:tcPr>
            <w:tcW w:w="2477" w:type="dxa"/>
            <w:tcBorders>
              <w:top w:val="nil"/>
              <w:left w:val="nil"/>
              <w:bottom w:val="nil"/>
              <w:right w:val="nil"/>
            </w:tcBorders>
            <w:shd w:val="clear" w:color="auto" w:fill="auto"/>
            <w:vAlign w:val="center"/>
            <w:hideMark/>
          </w:tcPr>
          <w:p w14:paraId="793E6801" w14:textId="77777777" w:rsidR="00135DA0" w:rsidRPr="00135DA0" w:rsidRDefault="00135DA0" w:rsidP="00385BCC">
            <w:pPr>
              <w:rPr>
                <w:color w:val="000000"/>
                <w:sz w:val="20"/>
                <w:szCs w:val="20"/>
                <w:lang w:eastAsia="id-ID"/>
              </w:rPr>
            </w:pPr>
            <w:r w:rsidRPr="00135DA0">
              <w:rPr>
                <w:color w:val="000000"/>
                <w:sz w:val="20"/>
                <w:szCs w:val="20"/>
                <w:lang w:eastAsia="id-ID"/>
              </w:rPr>
              <w:t>GA-SVM based feature selection and parameter optimization in hospitalization expense modeling</w:t>
            </w:r>
          </w:p>
        </w:tc>
        <w:tc>
          <w:tcPr>
            <w:tcW w:w="663" w:type="dxa"/>
            <w:tcBorders>
              <w:top w:val="nil"/>
              <w:left w:val="nil"/>
              <w:bottom w:val="nil"/>
              <w:right w:val="nil"/>
            </w:tcBorders>
            <w:shd w:val="clear" w:color="auto" w:fill="auto"/>
            <w:noWrap/>
            <w:vAlign w:val="center"/>
            <w:hideMark/>
          </w:tcPr>
          <w:p w14:paraId="6A28DCE1"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19</w:t>
            </w:r>
          </w:p>
        </w:tc>
        <w:tc>
          <w:tcPr>
            <w:tcW w:w="840" w:type="dxa"/>
            <w:tcBorders>
              <w:top w:val="nil"/>
              <w:left w:val="nil"/>
              <w:bottom w:val="nil"/>
              <w:right w:val="nil"/>
            </w:tcBorders>
            <w:shd w:val="clear" w:color="auto" w:fill="auto"/>
            <w:noWrap/>
            <w:vAlign w:val="center"/>
            <w:hideMark/>
          </w:tcPr>
          <w:p w14:paraId="3CAEA0F2"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w:t>
            </w:r>
          </w:p>
        </w:tc>
        <w:tc>
          <w:tcPr>
            <w:tcW w:w="678" w:type="dxa"/>
            <w:tcBorders>
              <w:top w:val="nil"/>
              <w:left w:val="nil"/>
              <w:bottom w:val="nil"/>
              <w:right w:val="nil"/>
            </w:tcBorders>
            <w:shd w:val="clear" w:color="auto" w:fill="auto"/>
            <w:noWrap/>
            <w:vAlign w:val="center"/>
            <w:hideMark/>
          </w:tcPr>
          <w:p w14:paraId="12612B66"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68</w:t>
            </w:r>
          </w:p>
        </w:tc>
        <w:tc>
          <w:tcPr>
            <w:tcW w:w="718" w:type="dxa"/>
            <w:tcBorders>
              <w:top w:val="nil"/>
              <w:left w:val="nil"/>
              <w:bottom w:val="nil"/>
              <w:right w:val="nil"/>
            </w:tcBorders>
            <w:shd w:val="clear" w:color="auto" w:fill="auto"/>
            <w:noWrap/>
            <w:vAlign w:val="center"/>
            <w:hideMark/>
          </w:tcPr>
          <w:p w14:paraId="34CAA679"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3.6</w:t>
            </w:r>
          </w:p>
        </w:tc>
        <w:tc>
          <w:tcPr>
            <w:tcW w:w="879" w:type="dxa"/>
            <w:tcBorders>
              <w:top w:val="nil"/>
              <w:left w:val="nil"/>
              <w:bottom w:val="nil"/>
              <w:right w:val="nil"/>
            </w:tcBorders>
            <w:shd w:val="clear" w:color="auto" w:fill="auto"/>
            <w:noWrap/>
            <w:vAlign w:val="center"/>
            <w:hideMark/>
          </w:tcPr>
          <w:p w14:paraId="5D612F32" w14:textId="77777777" w:rsidR="00135DA0" w:rsidRPr="00135DA0" w:rsidRDefault="00135DA0" w:rsidP="00385BCC">
            <w:pPr>
              <w:jc w:val="center"/>
              <w:rPr>
                <w:color w:val="000000"/>
                <w:sz w:val="20"/>
                <w:szCs w:val="20"/>
                <w:lang w:eastAsia="id-ID"/>
              </w:rPr>
            </w:pPr>
            <w:r w:rsidRPr="00135DA0">
              <w:rPr>
                <w:color w:val="000000"/>
                <w:sz w:val="20"/>
                <w:szCs w:val="20"/>
                <w:lang w:eastAsia="id-ID"/>
              </w:rPr>
              <w:t>42</w:t>
            </w:r>
          </w:p>
        </w:tc>
      </w:tr>
      <w:tr w:rsidR="00135DA0" w:rsidRPr="00135DA0" w14:paraId="726EA5FC" w14:textId="77777777" w:rsidTr="00385BCC">
        <w:trPr>
          <w:trHeight w:val="2246"/>
        </w:trPr>
        <w:tc>
          <w:tcPr>
            <w:tcW w:w="879" w:type="dxa"/>
            <w:tcBorders>
              <w:top w:val="nil"/>
              <w:left w:val="nil"/>
              <w:bottom w:val="nil"/>
              <w:right w:val="nil"/>
            </w:tcBorders>
            <w:shd w:val="clear" w:color="auto" w:fill="auto"/>
            <w:noWrap/>
            <w:vAlign w:val="center"/>
            <w:hideMark/>
          </w:tcPr>
          <w:p w14:paraId="1A4242DD" w14:textId="77777777" w:rsidR="00135DA0" w:rsidRPr="00135DA0" w:rsidRDefault="00135DA0" w:rsidP="00385BCC">
            <w:pPr>
              <w:jc w:val="center"/>
              <w:rPr>
                <w:color w:val="000000"/>
                <w:sz w:val="20"/>
                <w:szCs w:val="20"/>
                <w:lang w:eastAsia="id-ID"/>
              </w:rPr>
            </w:pPr>
            <w:r w:rsidRPr="00135DA0">
              <w:rPr>
                <w:color w:val="000000"/>
                <w:sz w:val="20"/>
                <w:szCs w:val="20"/>
                <w:lang w:eastAsia="id-ID"/>
              </w:rPr>
              <w:lastRenderedPageBreak/>
              <w:t>8</w:t>
            </w:r>
          </w:p>
        </w:tc>
        <w:tc>
          <w:tcPr>
            <w:tcW w:w="2190" w:type="dxa"/>
            <w:tcBorders>
              <w:top w:val="nil"/>
              <w:left w:val="nil"/>
              <w:bottom w:val="nil"/>
              <w:right w:val="nil"/>
            </w:tcBorders>
            <w:shd w:val="clear" w:color="auto" w:fill="auto"/>
            <w:vAlign w:val="center"/>
            <w:hideMark/>
          </w:tcPr>
          <w:p w14:paraId="7B0BD4C0" w14:textId="77777777" w:rsidR="00135DA0" w:rsidRPr="00135DA0" w:rsidRDefault="00135DA0" w:rsidP="00385BCC">
            <w:pPr>
              <w:rPr>
                <w:color w:val="000000"/>
                <w:sz w:val="20"/>
                <w:szCs w:val="20"/>
                <w:lang w:eastAsia="id-ID"/>
              </w:rPr>
            </w:pPr>
            <w:r w:rsidRPr="00135DA0">
              <w:rPr>
                <w:color w:val="000000"/>
                <w:sz w:val="20"/>
                <w:szCs w:val="20"/>
                <w:lang w:eastAsia="id-ID"/>
              </w:rPr>
              <w:t>Zhong-kai Feng, Wen-jing Niu, Shuai Liu</w:t>
            </w:r>
          </w:p>
        </w:tc>
        <w:tc>
          <w:tcPr>
            <w:tcW w:w="2477" w:type="dxa"/>
            <w:tcBorders>
              <w:top w:val="nil"/>
              <w:left w:val="nil"/>
              <w:bottom w:val="nil"/>
              <w:right w:val="nil"/>
            </w:tcBorders>
            <w:shd w:val="clear" w:color="auto" w:fill="auto"/>
            <w:vAlign w:val="center"/>
            <w:hideMark/>
          </w:tcPr>
          <w:p w14:paraId="0FEDB9FF" w14:textId="77777777" w:rsidR="00135DA0" w:rsidRPr="00135DA0" w:rsidRDefault="00135DA0" w:rsidP="00385BCC">
            <w:pPr>
              <w:rPr>
                <w:color w:val="000000"/>
                <w:sz w:val="20"/>
                <w:szCs w:val="20"/>
                <w:lang w:eastAsia="id-ID"/>
              </w:rPr>
            </w:pPr>
            <w:r w:rsidRPr="00135DA0">
              <w:rPr>
                <w:color w:val="000000"/>
                <w:sz w:val="20"/>
                <w:szCs w:val="20"/>
                <w:lang w:eastAsia="id-ID"/>
              </w:rPr>
              <w:t>Cooperation search algorithm: A novel metaheuristic evolutionary intelligence algorithm for numerical optimization and engineering optimization problems</w:t>
            </w:r>
          </w:p>
        </w:tc>
        <w:tc>
          <w:tcPr>
            <w:tcW w:w="663" w:type="dxa"/>
            <w:tcBorders>
              <w:top w:val="nil"/>
              <w:left w:val="nil"/>
              <w:bottom w:val="nil"/>
              <w:right w:val="nil"/>
            </w:tcBorders>
            <w:shd w:val="clear" w:color="auto" w:fill="auto"/>
            <w:noWrap/>
            <w:vAlign w:val="center"/>
            <w:hideMark/>
          </w:tcPr>
          <w:p w14:paraId="2E05230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1</w:t>
            </w:r>
          </w:p>
        </w:tc>
        <w:tc>
          <w:tcPr>
            <w:tcW w:w="840" w:type="dxa"/>
            <w:tcBorders>
              <w:top w:val="nil"/>
              <w:left w:val="nil"/>
              <w:bottom w:val="nil"/>
              <w:right w:val="nil"/>
            </w:tcBorders>
            <w:shd w:val="clear" w:color="auto" w:fill="auto"/>
            <w:noWrap/>
            <w:vAlign w:val="center"/>
            <w:hideMark/>
          </w:tcPr>
          <w:p w14:paraId="161CE67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w:t>
            </w:r>
          </w:p>
        </w:tc>
        <w:tc>
          <w:tcPr>
            <w:tcW w:w="678" w:type="dxa"/>
            <w:tcBorders>
              <w:top w:val="nil"/>
              <w:left w:val="nil"/>
              <w:bottom w:val="nil"/>
              <w:right w:val="nil"/>
            </w:tcBorders>
            <w:shd w:val="clear" w:color="auto" w:fill="auto"/>
            <w:noWrap/>
            <w:vAlign w:val="center"/>
            <w:hideMark/>
          </w:tcPr>
          <w:p w14:paraId="6DC2E5F5"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00</w:t>
            </w:r>
          </w:p>
        </w:tc>
        <w:tc>
          <w:tcPr>
            <w:tcW w:w="718" w:type="dxa"/>
            <w:tcBorders>
              <w:top w:val="nil"/>
              <w:left w:val="nil"/>
              <w:bottom w:val="nil"/>
              <w:right w:val="nil"/>
            </w:tcBorders>
            <w:shd w:val="clear" w:color="auto" w:fill="auto"/>
            <w:noWrap/>
            <w:vAlign w:val="center"/>
            <w:hideMark/>
          </w:tcPr>
          <w:p w14:paraId="68FCC9B5"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3.33</w:t>
            </w:r>
          </w:p>
        </w:tc>
        <w:tc>
          <w:tcPr>
            <w:tcW w:w="879" w:type="dxa"/>
            <w:tcBorders>
              <w:top w:val="nil"/>
              <w:left w:val="nil"/>
              <w:bottom w:val="nil"/>
              <w:right w:val="nil"/>
            </w:tcBorders>
            <w:shd w:val="clear" w:color="auto" w:fill="auto"/>
            <w:noWrap/>
            <w:vAlign w:val="center"/>
            <w:hideMark/>
          </w:tcPr>
          <w:p w14:paraId="44D31F90"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3</w:t>
            </w:r>
          </w:p>
        </w:tc>
      </w:tr>
      <w:tr w:rsidR="00135DA0" w:rsidRPr="00135DA0" w14:paraId="63097E2C" w14:textId="77777777" w:rsidTr="00135DA0">
        <w:trPr>
          <w:trHeight w:val="1110"/>
        </w:trPr>
        <w:tc>
          <w:tcPr>
            <w:tcW w:w="879" w:type="dxa"/>
            <w:tcBorders>
              <w:top w:val="nil"/>
              <w:left w:val="nil"/>
              <w:right w:val="nil"/>
            </w:tcBorders>
            <w:shd w:val="clear" w:color="auto" w:fill="auto"/>
            <w:noWrap/>
            <w:vAlign w:val="center"/>
            <w:hideMark/>
          </w:tcPr>
          <w:p w14:paraId="19E2AA1D" w14:textId="77777777" w:rsidR="00135DA0" w:rsidRPr="00135DA0" w:rsidRDefault="00135DA0" w:rsidP="00385BCC">
            <w:pPr>
              <w:jc w:val="center"/>
              <w:rPr>
                <w:color w:val="000000"/>
                <w:sz w:val="20"/>
                <w:szCs w:val="20"/>
                <w:lang w:eastAsia="id-ID"/>
              </w:rPr>
            </w:pPr>
            <w:r w:rsidRPr="00135DA0">
              <w:rPr>
                <w:color w:val="000000"/>
                <w:sz w:val="20"/>
                <w:szCs w:val="20"/>
                <w:lang w:eastAsia="id-ID"/>
              </w:rPr>
              <w:t>9</w:t>
            </w:r>
          </w:p>
        </w:tc>
        <w:tc>
          <w:tcPr>
            <w:tcW w:w="2190" w:type="dxa"/>
            <w:tcBorders>
              <w:top w:val="nil"/>
              <w:left w:val="nil"/>
              <w:right w:val="nil"/>
            </w:tcBorders>
            <w:shd w:val="clear" w:color="auto" w:fill="auto"/>
            <w:vAlign w:val="center"/>
            <w:hideMark/>
          </w:tcPr>
          <w:p w14:paraId="27A4CDDD" w14:textId="77777777" w:rsidR="00135DA0" w:rsidRPr="00135DA0" w:rsidRDefault="00135DA0" w:rsidP="00385BCC">
            <w:pPr>
              <w:rPr>
                <w:color w:val="000000"/>
                <w:sz w:val="20"/>
                <w:szCs w:val="20"/>
                <w:lang w:eastAsia="id-ID"/>
              </w:rPr>
            </w:pPr>
            <w:r w:rsidRPr="00135DA0">
              <w:rPr>
                <w:color w:val="000000"/>
                <w:sz w:val="20"/>
                <w:szCs w:val="20"/>
                <w:lang w:eastAsia="id-ID"/>
              </w:rPr>
              <w:t>Ling-Ling Li, Zhi-Feng Liu, Ming-Lang Tseng, Sheng-Jie Zheng, Ming K. Lim</w:t>
            </w:r>
          </w:p>
        </w:tc>
        <w:tc>
          <w:tcPr>
            <w:tcW w:w="2477" w:type="dxa"/>
            <w:tcBorders>
              <w:top w:val="nil"/>
              <w:left w:val="nil"/>
              <w:right w:val="nil"/>
            </w:tcBorders>
            <w:shd w:val="clear" w:color="auto" w:fill="auto"/>
            <w:vAlign w:val="center"/>
            <w:hideMark/>
          </w:tcPr>
          <w:p w14:paraId="787A5B04" w14:textId="77777777" w:rsidR="00135DA0" w:rsidRPr="00135DA0" w:rsidRDefault="00135DA0" w:rsidP="00385BCC">
            <w:pPr>
              <w:rPr>
                <w:color w:val="000000"/>
                <w:sz w:val="20"/>
                <w:szCs w:val="20"/>
                <w:lang w:eastAsia="id-ID"/>
              </w:rPr>
            </w:pPr>
            <w:r w:rsidRPr="00135DA0">
              <w:rPr>
                <w:color w:val="000000"/>
                <w:sz w:val="20"/>
                <w:szCs w:val="20"/>
                <w:lang w:eastAsia="id-ID"/>
              </w:rPr>
              <w:t>Improved tunicate swarm algorithm: Solving the dynamic economic emission dispatch problems</w:t>
            </w:r>
          </w:p>
        </w:tc>
        <w:tc>
          <w:tcPr>
            <w:tcW w:w="663" w:type="dxa"/>
            <w:tcBorders>
              <w:top w:val="nil"/>
              <w:left w:val="nil"/>
              <w:right w:val="nil"/>
            </w:tcBorders>
            <w:shd w:val="clear" w:color="auto" w:fill="auto"/>
            <w:noWrap/>
            <w:vAlign w:val="center"/>
            <w:hideMark/>
          </w:tcPr>
          <w:p w14:paraId="0902B074"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1</w:t>
            </w:r>
          </w:p>
        </w:tc>
        <w:tc>
          <w:tcPr>
            <w:tcW w:w="840" w:type="dxa"/>
            <w:tcBorders>
              <w:top w:val="nil"/>
              <w:left w:val="nil"/>
              <w:right w:val="nil"/>
            </w:tcBorders>
            <w:shd w:val="clear" w:color="auto" w:fill="auto"/>
            <w:noWrap/>
            <w:vAlign w:val="center"/>
            <w:hideMark/>
          </w:tcPr>
          <w:p w14:paraId="4737F954" w14:textId="77777777" w:rsidR="00135DA0" w:rsidRPr="00135DA0" w:rsidRDefault="00135DA0" w:rsidP="00385BCC">
            <w:pPr>
              <w:jc w:val="center"/>
              <w:rPr>
                <w:color w:val="000000"/>
                <w:sz w:val="20"/>
                <w:szCs w:val="20"/>
                <w:lang w:eastAsia="id-ID"/>
              </w:rPr>
            </w:pPr>
            <w:r w:rsidRPr="00135DA0">
              <w:rPr>
                <w:color w:val="000000"/>
                <w:sz w:val="20"/>
                <w:szCs w:val="20"/>
                <w:lang w:eastAsia="id-ID"/>
              </w:rPr>
              <w:t>5</w:t>
            </w:r>
          </w:p>
        </w:tc>
        <w:tc>
          <w:tcPr>
            <w:tcW w:w="678" w:type="dxa"/>
            <w:tcBorders>
              <w:top w:val="nil"/>
              <w:left w:val="nil"/>
              <w:right w:val="nil"/>
            </w:tcBorders>
            <w:shd w:val="clear" w:color="auto" w:fill="auto"/>
            <w:noWrap/>
            <w:vAlign w:val="center"/>
            <w:hideMark/>
          </w:tcPr>
          <w:p w14:paraId="4964E548"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00</w:t>
            </w:r>
          </w:p>
        </w:tc>
        <w:tc>
          <w:tcPr>
            <w:tcW w:w="718" w:type="dxa"/>
            <w:tcBorders>
              <w:top w:val="nil"/>
              <w:left w:val="nil"/>
              <w:right w:val="nil"/>
            </w:tcBorders>
            <w:shd w:val="clear" w:color="auto" w:fill="auto"/>
            <w:noWrap/>
            <w:vAlign w:val="center"/>
            <w:hideMark/>
          </w:tcPr>
          <w:p w14:paraId="3EBCC5DC"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3.33</w:t>
            </w:r>
          </w:p>
        </w:tc>
        <w:tc>
          <w:tcPr>
            <w:tcW w:w="879" w:type="dxa"/>
            <w:tcBorders>
              <w:top w:val="nil"/>
              <w:left w:val="nil"/>
              <w:right w:val="nil"/>
            </w:tcBorders>
            <w:shd w:val="clear" w:color="auto" w:fill="auto"/>
            <w:noWrap/>
            <w:vAlign w:val="center"/>
            <w:hideMark/>
          </w:tcPr>
          <w:p w14:paraId="6AFF666E"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w:t>
            </w:r>
          </w:p>
        </w:tc>
      </w:tr>
      <w:tr w:rsidR="00135DA0" w:rsidRPr="00135DA0" w14:paraId="52D2542A" w14:textId="77777777" w:rsidTr="00135DA0">
        <w:trPr>
          <w:trHeight w:val="1265"/>
        </w:trPr>
        <w:tc>
          <w:tcPr>
            <w:tcW w:w="879" w:type="dxa"/>
            <w:tcBorders>
              <w:top w:val="nil"/>
              <w:left w:val="nil"/>
              <w:bottom w:val="single" w:sz="4" w:space="0" w:color="auto"/>
              <w:right w:val="nil"/>
            </w:tcBorders>
            <w:shd w:val="clear" w:color="auto" w:fill="auto"/>
            <w:noWrap/>
            <w:vAlign w:val="center"/>
            <w:hideMark/>
          </w:tcPr>
          <w:p w14:paraId="7E3A53B1"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0</w:t>
            </w:r>
          </w:p>
        </w:tc>
        <w:tc>
          <w:tcPr>
            <w:tcW w:w="2190" w:type="dxa"/>
            <w:tcBorders>
              <w:top w:val="nil"/>
              <w:left w:val="nil"/>
              <w:bottom w:val="single" w:sz="4" w:space="0" w:color="auto"/>
              <w:right w:val="nil"/>
            </w:tcBorders>
            <w:shd w:val="clear" w:color="auto" w:fill="auto"/>
            <w:vAlign w:val="center"/>
            <w:hideMark/>
          </w:tcPr>
          <w:p w14:paraId="1EA9BB38" w14:textId="77777777" w:rsidR="00135DA0" w:rsidRPr="00135DA0" w:rsidRDefault="00135DA0" w:rsidP="00385BCC">
            <w:pPr>
              <w:rPr>
                <w:color w:val="000000"/>
                <w:sz w:val="20"/>
                <w:szCs w:val="20"/>
                <w:lang w:eastAsia="id-ID"/>
              </w:rPr>
            </w:pPr>
            <w:r w:rsidRPr="00135DA0">
              <w:rPr>
                <w:color w:val="000000"/>
                <w:sz w:val="20"/>
                <w:szCs w:val="20"/>
                <w:lang w:eastAsia="id-ID"/>
              </w:rPr>
              <w:t>Ryoji Tanabe, Hisao Ishibuchi</w:t>
            </w:r>
          </w:p>
        </w:tc>
        <w:tc>
          <w:tcPr>
            <w:tcW w:w="2477" w:type="dxa"/>
            <w:tcBorders>
              <w:top w:val="nil"/>
              <w:left w:val="nil"/>
              <w:bottom w:val="single" w:sz="4" w:space="0" w:color="auto"/>
              <w:right w:val="nil"/>
            </w:tcBorders>
            <w:shd w:val="clear" w:color="auto" w:fill="auto"/>
            <w:vAlign w:val="center"/>
            <w:hideMark/>
          </w:tcPr>
          <w:p w14:paraId="70800804" w14:textId="77777777" w:rsidR="00135DA0" w:rsidRPr="00135DA0" w:rsidRDefault="00135DA0" w:rsidP="00385BCC">
            <w:pPr>
              <w:rPr>
                <w:color w:val="000000"/>
                <w:sz w:val="20"/>
                <w:szCs w:val="20"/>
                <w:lang w:eastAsia="id-ID"/>
              </w:rPr>
            </w:pPr>
            <w:r w:rsidRPr="00135DA0">
              <w:rPr>
                <w:color w:val="000000"/>
                <w:sz w:val="20"/>
                <w:szCs w:val="20"/>
                <w:lang w:eastAsia="id-ID"/>
              </w:rPr>
              <w:t>An easy-to-use real-world multi-objective optimization problem suite</w:t>
            </w:r>
          </w:p>
        </w:tc>
        <w:tc>
          <w:tcPr>
            <w:tcW w:w="663" w:type="dxa"/>
            <w:tcBorders>
              <w:top w:val="nil"/>
              <w:left w:val="nil"/>
              <w:bottom w:val="single" w:sz="4" w:space="0" w:color="auto"/>
              <w:right w:val="nil"/>
            </w:tcBorders>
            <w:shd w:val="clear" w:color="auto" w:fill="auto"/>
            <w:noWrap/>
            <w:vAlign w:val="center"/>
            <w:hideMark/>
          </w:tcPr>
          <w:p w14:paraId="7AC075E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020</w:t>
            </w:r>
          </w:p>
        </w:tc>
        <w:tc>
          <w:tcPr>
            <w:tcW w:w="840" w:type="dxa"/>
            <w:tcBorders>
              <w:top w:val="nil"/>
              <w:left w:val="nil"/>
              <w:bottom w:val="single" w:sz="4" w:space="0" w:color="auto"/>
              <w:right w:val="nil"/>
            </w:tcBorders>
            <w:shd w:val="clear" w:color="auto" w:fill="auto"/>
            <w:noWrap/>
            <w:vAlign w:val="center"/>
            <w:hideMark/>
          </w:tcPr>
          <w:p w14:paraId="44779028" w14:textId="77777777" w:rsidR="00135DA0" w:rsidRPr="00135DA0" w:rsidRDefault="00135DA0" w:rsidP="00385BCC">
            <w:pPr>
              <w:jc w:val="center"/>
              <w:rPr>
                <w:color w:val="000000"/>
                <w:sz w:val="20"/>
                <w:szCs w:val="20"/>
                <w:lang w:eastAsia="id-ID"/>
              </w:rPr>
            </w:pPr>
            <w:r w:rsidRPr="00135DA0">
              <w:rPr>
                <w:color w:val="000000"/>
                <w:sz w:val="20"/>
                <w:szCs w:val="20"/>
                <w:lang w:eastAsia="id-ID"/>
              </w:rPr>
              <w:t>2</w:t>
            </w:r>
          </w:p>
        </w:tc>
        <w:tc>
          <w:tcPr>
            <w:tcW w:w="678" w:type="dxa"/>
            <w:tcBorders>
              <w:top w:val="nil"/>
              <w:left w:val="nil"/>
              <w:bottom w:val="single" w:sz="4" w:space="0" w:color="auto"/>
              <w:right w:val="nil"/>
            </w:tcBorders>
            <w:shd w:val="clear" w:color="auto" w:fill="auto"/>
            <w:noWrap/>
            <w:vAlign w:val="center"/>
            <w:hideMark/>
          </w:tcPr>
          <w:p w14:paraId="39E230C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132</w:t>
            </w:r>
          </w:p>
        </w:tc>
        <w:tc>
          <w:tcPr>
            <w:tcW w:w="718" w:type="dxa"/>
            <w:tcBorders>
              <w:top w:val="nil"/>
              <w:left w:val="nil"/>
              <w:bottom w:val="single" w:sz="4" w:space="0" w:color="auto"/>
              <w:right w:val="nil"/>
            </w:tcBorders>
            <w:shd w:val="clear" w:color="auto" w:fill="auto"/>
            <w:noWrap/>
            <w:vAlign w:val="center"/>
            <w:hideMark/>
          </w:tcPr>
          <w:p w14:paraId="357587B3" w14:textId="77777777" w:rsidR="00135DA0" w:rsidRPr="00135DA0" w:rsidRDefault="00135DA0" w:rsidP="00385BCC">
            <w:pPr>
              <w:jc w:val="center"/>
              <w:rPr>
                <w:color w:val="000000"/>
                <w:sz w:val="20"/>
                <w:szCs w:val="20"/>
                <w:lang w:eastAsia="id-ID"/>
              </w:rPr>
            </w:pPr>
            <w:r w:rsidRPr="00135DA0">
              <w:rPr>
                <w:color w:val="000000"/>
                <w:sz w:val="20"/>
                <w:szCs w:val="20"/>
                <w:lang w:eastAsia="id-ID"/>
              </w:rPr>
              <w:t>33</w:t>
            </w:r>
          </w:p>
        </w:tc>
        <w:tc>
          <w:tcPr>
            <w:tcW w:w="879" w:type="dxa"/>
            <w:tcBorders>
              <w:top w:val="nil"/>
              <w:left w:val="nil"/>
              <w:bottom w:val="single" w:sz="4" w:space="0" w:color="auto"/>
              <w:right w:val="nil"/>
            </w:tcBorders>
            <w:shd w:val="clear" w:color="auto" w:fill="auto"/>
            <w:noWrap/>
            <w:vAlign w:val="center"/>
            <w:hideMark/>
          </w:tcPr>
          <w:p w14:paraId="78E3B637" w14:textId="77777777" w:rsidR="00135DA0" w:rsidRPr="00135DA0" w:rsidRDefault="00135DA0" w:rsidP="00385BCC">
            <w:pPr>
              <w:jc w:val="center"/>
              <w:rPr>
                <w:color w:val="000000"/>
                <w:sz w:val="20"/>
                <w:szCs w:val="20"/>
                <w:lang w:eastAsia="id-ID"/>
              </w:rPr>
            </w:pPr>
            <w:r w:rsidRPr="00135DA0">
              <w:rPr>
                <w:color w:val="000000"/>
                <w:sz w:val="20"/>
                <w:szCs w:val="20"/>
                <w:lang w:eastAsia="id-ID"/>
              </w:rPr>
              <w:t>66</w:t>
            </w:r>
          </w:p>
        </w:tc>
      </w:tr>
    </w:tbl>
    <w:p w14:paraId="12A953E5" w14:textId="77777777" w:rsidR="00135DA0" w:rsidRPr="00135DA0" w:rsidRDefault="00135DA0" w:rsidP="0032409E">
      <w:pPr>
        <w:ind w:left="360" w:firstLine="256"/>
        <w:jc w:val="both"/>
        <w:rPr>
          <w:sz w:val="20"/>
          <w:szCs w:val="20"/>
        </w:rPr>
      </w:pPr>
    </w:p>
    <w:p w14:paraId="1C31DCC0" w14:textId="5E4F6BBE" w:rsidR="007A1DBF" w:rsidRDefault="0033182A" w:rsidP="006218EF">
      <w:pPr>
        <w:pStyle w:val="TeksIsi"/>
        <w:numPr>
          <w:ilvl w:val="1"/>
          <w:numId w:val="2"/>
        </w:numPr>
        <w:spacing w:before="168"/>
        <w:ind w:right="130"/>
        <w:rPr>
          <w:b/>
          <w:bCs/>
        </w:rPr>
      </w:pPr>
      <w:r w:rsidRPr="0033182A">
        <w:rPr>
          <w:b/>
          <w:bCs/>
        </w:rPr>
        <w:t>Development of Publications Regarding Soft Computing in Natural Language Processing</w:t>
      </w:r>
    </w:p>
    <w:p w14:paraId="2BC7A171" w14:textId="6B9B984F" w:rsidR="00ED006E" w:rsidRPr="00ED006E" w:rsidRDefault="00ED006E" w:rsidP="006218EF">
      <w:pPr>
        <w:ind w:left="99" w:right="130" w:firstLine="489"/>
        <w:jc w:val="both"/>
        <w:rPr>
          <w:sz w:val="20"/>
          <w:szCs w:val="20"/>
        </w:rPr>
      </w:pPr>
      <w:r w:rsidRPr="00ED006E">
        <w:rPr>
          <w:sz w:val="20"/>
          <w:szCs w:val="20"/>
        </w:rPr>
        <w:t>Based on the search results in the Crossref database, it can be seen that the development of research on Soft Computing in Natural Language Processing is shown in Table 2. From the table data, it can be seen that there are 1000 studies on Soft Computing in Natural Language Processing. The number of studies on natural language processing fluctuates but tends to increase, as shown in Figure 12. There was a decrease in research interest in this theme only in 2022, from 232 studies throughout 2021 to 164 studies in 2021. Throughout 2019 and 2020, there were many studies on the same topic. The number of studies in 2019 and 2020 was 175, and increased in 2023 with 254 studies.</w:t>
      </w:r>
    </w:p>
    <w:p w14:paraId="1E802291" w14:textId="4C878BAA" w:rsidR="0032409E" w:rsidRDefault="00ED006E" w:rsidP="007B3EFD">
      <w:pPr>
        <w:pStyle w:val="TeksIsi"/>
        <w:spacing w:before="168"/>
        <w:jc w:val="center"/>
      </w:pPr>
      <w:r w:rsidRPr="00ED006E">
        <w:t>Ta</w:t>
      </w:r>
      <w:r>
        <w:t>ble 2</w:t>
      </w:r>
      <w:r w:rsidR="009618F4">
        <w:t>.</w:t>
      </w:r>
      <w:r>
        <w:t xml:space="preserve"> </w:t>
      </w:r>
      <w:r w:rsidR="009618F4">
        <w:t>Research</w:t>
      </w:r>
      <w:r w:rsidRPr="00ED006E">
        <w:t xml:space="preserve"> on soft computing in NLP</w:t>
      </w:r>
    </w:p>
    <w:p w14:paraId="40599868" w14:textId="7F474A31" w:rsidR="007B3EFD" w:rsidRPr="00ED006E" w:rsidRDefault="007B3EFD" w:rsidP="007B3EFD">
      <w:pPr>
        <w:pStyle w:val="TeksIsi"/>
        <w:jc w:val="center"/>
      </w:pPr>
    </w:p>
    <w:tbl>
      <w:tblPr>
        <w:tblW w:w="6103" w:type="dxa"/>
        <w:tblInd w:w="2444" w:type="dxa"/>
        <w:tblBorders>
          <w:top w:val="nil"/>
          <w:left w:val="nil"/>
          <w:bottom w:val="nil"/>
          <w:right w:val="nil"/>
          <w:insideH w:val="nil"/>
          <w:insideV w:val="nil"/>
        </w:tblBorders>
        <w:tblLayout w:type="fixed"/>
        <w:tblLook w:val="0000" w:firstRow="0" w:lastRow="0" w:firstColumn="0" w:lastColumn="0" w:noHBand="0" w:noVBand="0"/>
      </w:tblPr>
      <w:tblGrid>
        <w:gridCol w:w="2958"/>
        <w:gridCol w:w="3145"/>
      </w:tblGrid>
      <w:tr w:rsidR="00ED006E" w14:paraId="0B00359B" w14:textId="77777777" w:rsidTr="00385BCC">
        <w:trPr>
          <w:trHeight w:val="299"/>
        </w:trPr>
        <w:tc>
          <w:tcPr>
            <w:tcW w:w="2958" w:type="dxa"/>
            <w:tcBorders>
              <w:top w:val="single" w:sz="4" w:space="0" w:color="000000"/>
              <w:bottom w:val="single" w:sz="4" w:space="0" w:color="auto"/>
            </w:tcBorders>
          </w:tcPr>
          <w:p w14:paraId="5ED8AE99" w14:textId="77777777" w:rsidR="00ED006E" w:rsidRPr="00ED006E" w:rsidRDefault="00ED006E" w:rsidP="00385BCC">
            <w:pPr>
              <w:pBdr>
                <w:top w:val="nil"/>
                <w:left w:val="nil"/>
                <w:bottom w:val="nil"/>
                <w:right w:val="nil"/>
                <w:between w:val="nil"/>
              </w:pBdr>
              <w:spacing w:before="28" w:line="252" w:lineRule="auto"/>
              <w:ind w:left="32" w:right="2"/>
              <w:jc w:val="center"/>
              <w:rPr>
                <w:b/>
                <w:color w:val="000000"/>
                <w:sz w:val="20"/>
                <w:szCs w:val="20"/>
              </w:rPr>
            </w:pPr>
            <w:r w:rsidRPr="00ED006E">
              <w:rPr>
                <w:b/>
                <w:color w:val="000000"/>
                <w:sz w:val="20"/>
                <w:szCs w:val="20"/>
              </w:rPr>
              <w:t>Years of Publication</w:t>
            </w:r>
          </w:p>
        </w:tc>
        <w:tc>
          <w:tcPr>
            <w:tcW w:w="3145" w:type="dxa"/>
            <w:tcBorders>
              <w:top w:val="single" w:sz="4" w:space="0" w:color="000000"/>
              <w:bottom w:val="single" w:sz="4" w:space="0" w:color="auto"/>
            </w:tcBorders>
          </w:tcPr>
          <w:p w14:paraId="39AF092F" w14:textId="77777777" w:rsidR="00ED006E" w:rsidRPr="00ED006E" w:rsidRDefault="00ED006E" w:rsidP="00385BCC">
            <w:pPr>
              <w:pBdr>
                <w:top w:val="nil"/>
                <w:left w:val="nil"/>
                <w:bottom w:val="nil"/>
                <w:right w:val="nil"/>
                <w:between w:val="nil"/>
              </w:pBdr>
              <w:spacing w:before="28" w:line="252" w:lineRule="auto"/>
              <w:ind w:left="33"/>
              <w:jc w:val="center"/>
              <w:rPr>
                <w:b/>
                <w:color w:val="000000"/>
                <w:sz w:val="20"/>
                <w:szCs w:val="20"/>
              </w:rPr>
            </w:pPr>
            <w:r w:rsidRPr="00ED006E">
              <w:rPr>
                <w:b/>
                <w:color w:val="000000"/>
                <w:sz w:val="20"/>
                <w:szCs w:val="20"/>
              </w:rPr>
              <w:t>Number of Publication</w:t>
            </w:r>
          </w:p>
        </w:tc>
      </w:tr>
      <w:tr w:rsidR="00ED006E" w14:paraId="344BBCCE" w14:textId="77777777" w:rsidTr="00385BCC">
        <w:trPr>
          <w:trHeight w:val="339"/>
        </w:trPr>
        <w:tc>
          <w:tcPr>
            <w:tcW w:w="2958" w:type="dxa"/>
            <w:tcBorders>
              <w:top w:val="single" w:sz="4" w:space="0" w:color="auto"/>
              <w:left w:val="nil"/>
              <w:bottom w:val="nil"/>
              <w:right w:val="nil"/>
            </w:tcBorders>
          </w:tcPr>
          <w:p w14:paraId="22153382" w14:textId="77777777"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color w:val="000000"/>
                <w:sz w:val="20"/>
                <w:szCs w:val="20"/>
              </w:rPr>
              <w:t>20</w:t>
            </w:r>
            <w:r w:rsidRPr="00ED006E">
              <w:rPr>
                <w:sz w:val="20"/>
                <w:szCs w:val="20"/>
              </w:rPr>
              <w:t>19</w:t>
            </w:r>
          </w:p>
        </w:tc>
        <w:tc>
          <w:tcPr>
            <w:tcW w:w="3145" w:type="dxa"/>
            <w:tcBorders>
              <w:top w:val="single" w:sz="4" w:space="0" w:color="auto"/>
              <w:left w:val="nil"/>
              <w:bottom w:val="nil"/>
              <w:right w:val="nil"/>
            </w:tcBorders>
          </w:tcPr>
          <w:p w14:paraId="2265BE8C" w14:textId="77777777" w:rsidR="00ED006E" w:rsidRPr="00ED006E" w:rsidRDefault="00ED006E" w:rsidP="00385BCC">
            <w:pPr>
              <w:pBdr>
                <w:top w:val="nil"/>
                <w:left w:val="nil"/>
                <w:bottom w:val="nil"/>
                <w:right w:val="nil"/>
                <w:between w:val="nil"/>
              </w:pBdr>
              <w:spacing w:before="42"/>
              <w:ind w:left="33" w:right="1"/>
              <w:jc w:val="center"/>
              <w:rPr>
                <w:color w:val="000000"/>
                <w:sz w:val="20"/>
                <w:szCs w:val="20"/>
              </w:rPr>
            </w:pPr>
            <w:r w:rsidRPr="00ED006E">
              <w:rPr>
                <w:sz w:val="20"/>
                <w:szCs w:val="20"/>
              </w:rPr>
              <w:t>175</w:t>
            </w:r>
          </w:p>
        </w:tc>
      </w:tr>
      <w:tr w:rsidR="00ED006E" w14:paraId="201C5832" w14:textId="77777777" w:rsidTr="00385BCC">
        <w:trPr>
          <w:trHeight w:val="339"/>
        </w:trPr>
        <w:tc>
          <w:tcPr>
            <w:tcW w:w="2958" w:type="dxa"/>
            <w:tcBorders>
              <w:top w:val="nil"/>
              <w:left w:val="nil"/>
              <w:bottom w:val="nil"/>
              <w:right w:val="nil"/>
            </w:tcBorders>
          </w:tcPr>
          <w:p w14:paraId="5896EA4D" w14:textId="6330D91D"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color w:val="000000"/>
                <w:sz w:val="20"/>
                <w:szCs w:val="20"/>
              </w:rPr>
              <w:t>2020</w:t>
            </w:r>
          </w:p>
        </w:tc>
        <w:tc>
          <w:tcPr>
            <w:tcW w:w="3145" w:type="dxa"/>
            <w:tcBorders>
              <w:top w:val="nil"/>
              <w:left w:val="nil"/>
              <w:bottom w:val="nil"/>
              <w:right w:val="nil"/>
            </w:tcBorders>
          </w:tcPr>
          <w:p w14:paraId="30A7600B" w14:textId="77777777" w:rsidR="00ED006E" w:rsidRPr="00ED006E" w:rsidRDefault="00ED006E" w:rsidP="00385BCC">
            <w:pPr>
              <w:pBdr>
                <w:top w:val="nil"/>
                <w:left w:val="nil"/>
                <w:bottom w:val="nil"/>
                <w:right w:val="nil"/>
                <w:between w:val="nil"/>
              </w:pBdr>
              <w:spacing w:before="42"/>
              <w:ind w:left="33" w:right="1"/>
              <w:jc w:val="center"/>
              <w:rPr>
                <w:sz w:val="20"/>
                <w:szCs w:val="20"/>
              </w:rPr>
            </w:pPr>
            <w:r w:rsidRPr="00ED006E">
              <w:rPr>
                <w:sz w:val="20"/>
                <w:szCs w:val="20"/>
              </w:rPr>
              <w:t>175</w:t>
            </w:r>
          </w:p>
        </w:tc>
      </w:tr>
      <w:tr w:rsidR="00ED006E" w14:paraId="5694562C" w14:textId="77777777" w:rsidTr="00385BCC">
        <w:trPr>
          <w:trHeight w:val="339"/>
        </w:trPr>
        <w:tc>
          <w:tcPr>
            <w:tcW w:w="2958" w:type="dxa"/>
            <w:tcBorders>
              <w:top w:val="nil"/>
              <w:left w:val="nil"/>
              <w:bottom w:val="nil"/>
              <w:right w:val="nil"/>
            </w:tcBorders>
          </w:tcPr>
          <w:p w14:paraId="7A70339A" w14:textId="72C21A2F"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color w:val="000000"/>
                <w:sz w:val="20"/>
                <w:szCs w:val="20"/>
              </w:rPr>
              <w:t>2021</w:t>
            </w:r>
          </w:p>
        </w:tc>
        <w:tc>
          <w:tcPr>
            <w:tcW w:w="3145" w:type="dxa"/>
            <w:tcBorders>
              <w:top w:val="nil"/>
              <w:left w:val="nil"/>
              <w:bottom w:val="nil"/>
              <w:right w:val="nil"/>
            </w:tcBorders>
          </w:tcPr>
          <w:p w14:paraId="3D78990D" w14:textId="77777777" w:rsidR="00ED006E" w:rsidRPr="00ED006E" w:rsidRDefault="00ED006E" w:rsidP="00385BCC">
            <w:pPr>
              <w:pBdr>
                <w:top w:val="nil"/>
                <w:left w:val="nil"/>
                <w:bottom w:val="nil"/>
                <w:right w:val="nil"/>
                <w:between w:val="nil"/>
              </w:pBdr>
              <w:spacing w:before="42"/>
              <w:ind w:left="33" w:right="1"/>
              <w:jc w:val="center"/>
              <w:rPr>
                <w:sz w:val="20"/>
                <w:szCs w:val="20"/>
              </w:rPr>
            </w:pPr>
            <w:r w:rsidRPr="00ED006E">
              <w:rPr>
                <w:sz w:val="20"/>
                <w:szCs w:val="20"/>
              </w:rPr>
              <w:t>232</w:t>
            </w:r>
          </w:p>
        </w:tc>
      </w:tr>
      <w:tr w:rsidR="00ED006E" w14:paraId="27AC0498" w14:textId="77777777" w:rsidTr="00385BCC">
        <w:trPr>
          <w:trHeight w:val="339"/>
        </w:trPr>
        <w:tc>
          <w:tcPr>
            <w:tcW w:w="2958" w:type="dxa"/>
            <w:tcBorders>
              <w:top w:val="nil"/>
              <w:left w:val="nil"/>
              <w:bottom w:val="nil"/>
              <w:right w:val="nil"/>
            </w:tcBorders>
          </w:tcPr>
          <w:p w14:paraId="13BAB6A5" w14:textId="77777777"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color w:val="000000"/>
                <w:sz w:val="20"/>
                <w:szCs w:val="20"/>
              </w:rPr>
              <w:t>2022</w:t>
            </w:r>
          </w:p>
        </w:tc>
        <w:tc>
          <w:tcPr>
            <w:tcW w:w="3145" w:type="dxa"/>
            <w:tcBorders>
              <w:top w:val="nil"/>
              <w:left w:val="nil"/>
              <w:bottom w:val="nil"/>
              <w:right w:val="nil"/>
            </w:tcBorders>
          </w:tcPr>
          <w:p w14:paraId="7CFD978D" w14:textId="77777777" w:rsidR="00ED006E" w:rsidRPr="00ED006E" w:rsidRDefault="00ED006E" w:rsidP="00385BCC">
            <w:pPr>
              <w:pBdr>
                <w:top w:val="nil"/>
                <w:left w:val="nil"/>
                <w:bottom w:val="nil"/>
                <w:right w:val="nil"/>
                <w:between w:val="nil"/>
              </w:pBdr>
              <w:spacing w:before="42"/>
              <w:ind w:left="33" w:right="1"/>
              <w:jc w:val="center"/>
              <w:rPr>
                <w:sz w:val="20"/>
                <w:szCs w:val="20"/>
              </w:rPr>
            </w:pPr>
            <w:r w:rsidRPr="00ED006E">
              <w:rPr>
                <w:sz w:val="20"/>
                <w:szCs w:val="20"/>
              </w:rPr>
              <w:t>164</w:t>
            </w:r>
          </w:p>
        </w:tc>
      </w:tr>
      <w:tr w:rsidR="00ED006E" w14:paraId="0B1377D6" w14:textId="77777777" w:rsidTr="00385BCC">
        <w:trPr>
          <w:trHeight w:val="339"/>
        </w:trPr>
        <w:tc>
          <w:tcPr>
            <w:tcW w:w="2958" w:type="dxa"/>
            <w:tcBorders>
              <w:top w:val="nil"/>
              <w:left w:val="nil"/>
              <w:bottom w:val="nil"/>
              <w:right w:val="nil"/>
            </w:tcBorders>
          </w:tcPr>
          <w:p w14:paraId="0D39052D" w14:textId="77777777"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color w:val="000000"/>
                <w:sz w:val="20"/>
                <w:szCs w:val="20"/>
              </w:rPr>
              <w:t>2023</w:t>
            </w:r>
          </w:p>
        </w:tc>
        <w:tc>
          <w:tcPr>
            <w:tcW w:w="3145" w:type="dxa"/>
            <w:tcBorders>
              <w:top w:val="nil"/>
              <w:left w:val="nil"/>
              <w:bottom w:val="nil"/>
              <w:right w:val="nil"/>
            </w:tcBorders>
          </w:tcPr>
          <w:p w14:paraId="5F884D89" w14:textId="77777777" w:rsidR="00ED006E" w:rsidRPr="00ED006E" w:rsidRDefault="00ED006E" w:rsidP="00385BCC">
            <w:pPr>
              <w:pBdr>
                <w:top w:val="nil"/>
                <w:left w:val="nil"/>
                <w:bottom w:val="nil"/>
                <w:right w:val="nil"/>
                <w:between w:val="nil"/>
              </w:pBdr>
              <w:spacing w:before="42"/>
              <w:ind w:left="33" w:right="1"/>
              <w:jc w:val="center"/>
              <w:rPr>
                <w:sz w:val="20"/>
                <w:szCs w:val="20"/>
              </w:rPr>
            </w:pPr>
            <w:r w:rsidRPr="00ED006E">
              <w:rPr>
                <w:sz w:val="20"/>
                <w:szCs w:val="20"/>
              </w:rPr>
              <w:t>254</w:t>
            </w:r>
          </w:p>
        </w:tc>
      </w:tr>
      <w:tr w:rsidR="00ED006E" w14:paraId="312E0FBA" w14:textId="77777777" w:rsidTr="00385BCC">
        <w:trPr>
          <w:trHeight w:val="339"/>
        </w:trPr>
        <w:tc>
          <w:tcPr>
            <w:tcW w:w="2958" w:type="dxa"/>
            <w:tcBorders>
              <w:top w:val="nil"/>
              <w:bottom w:val="single" w:sz="4" w:space="0" w:color="000000"/>
            </w:tcBorders>
          </w:tcPr>
          <w:p w14:paraId="04E8F1E9" w14:textId="77777777" w:rsidR="00ED006E" w:rsidRPr="00ED006E" w:rsidRDefault="00ED006E" w:rsidP="00385BCC">
            <w:pPr>
              <w:pBdr>
                <w:top w:val="nil"/>
                <w:left w:val="nil"/>
                <w:bottom w:val="nil"/>
                <w:right w:val="nil"/>
                <w:between w:val="nil"/>
              </w:pBdr>
              <w:spacing w:before="42"/>
              <w:ind w:left="32"/>
              <w:jc w:val="center"/>
              <w:rPr>
                <w:color w:val="000000"/>
                <w:sz w:val="20"/>
                <w:szCs w:val="20"/>
              </w:rPr>
            </w:pPr>
            <w:r w:rsidRPr="00ED006E">
              <w:rPr>
                <w:b/>
                <w:color w:val="000000"/>
                <w:sz w:val="20"/>
                <w:szCs w:val="20"/>
              </w:rPr>
              <w:t>Total</w:t>
            </w:r>
          </w:p>
        </w:tc>
        <w:tc>
          <w:tcPr>
            <w:tcW w:w="3145" w:type="dxa"/>
            <w:tcBorders>
              <w:top w:val="nil"/>
              <w:bottom w:val="single" w:sz="4" w:space="0" w:color="000000"/>
            </w:tcBorders>
          </w:tcPr>
          <w:p w14:paraId="77952EB7" w14:textId="77777777" w:rsidR="00ED006E" w:rsidRPr="00ED006E" w:rsidRDefault="00ED006E" w:rsidP="00385BCC">
            <w:pPr>
              <w:pBdr>
                <w:top w:val="nil"/>
                <w:left w:val="nil"/>
                <w:bottom w:val="nil"/>
                <w:right w:val="nil"/>
                <w:between w:val="nil"/>
              </w:pBdr>
              <w:spacing w:before="42"/>
              <w:ind w:left="33" w:right="1"/>
              <w:jc w:val="center"/>
              <w:rPr>
                <w:sz w:val="20"/>
                <w:szCs w:val="20"/>
              </w:rPr>
            </w:pPr>
            <w:r w:rsidRPr="00ED006E">
              <w:rPr>
                <w:b/>
                <w:sz w:val="20"/>
                <w:szCs w:val="20"/>
              </w:rPr>
              <w:t>1000</w:t>
            </w:r>
          </w:p>
        </w:tc>
      </w:tr>
    </w:tbl>
    <w:p w14:paraId="0145F5F6" w14:textId="20FE0A2A" w:rsidR="0032409E" w:rsidRDefault="0032409E">
      <w:pPr>
        <w:pStyle w:val="TeksIsi"/>
        <w:spacing w:before="168"/>
      </w:pPr>
    </w:p>
    <w:p w14:paraId="7E52B8A3" w14:textId="77777777" w:rsidR="007B3EFD" w:rsidRDefault="007B3EFD" w:rsidP="007B3EFD">
      <w:pPr>
        <w:pStyle w:val="TeksIsi"/>
        <w:spacing w:before="168"/>
        <w:jc w:val="center"/>
        <w:rPr>
          <w:b/>
          <w:bCs/>
        </w:rPr>
      </w:pPr>
      <w:r>
        <w:rPr>
          <w:noProof/>
        </w:rPr>
        <w:drawing>
          <wp:inline distT="0" distB="0" distL="0" distR="0" wp14:anchorId="3C8C5094" wp14:editId="6DFC0612">
            <wp:extent cx="3048000" cy="1647825"/>
            <wp:effectExtent l="0" t="0" r="0" b="9525"/>
            <wp:docPr id="68" name="image5.png"/>
            <wp:cNvGraphicFramePr/>
            <a:graphic xmlns:a="http://schemas.openxmlformats.org/drawingml/2006/main">
              <a:graphicData uri="http://schemas.openxmlformats.org/drawingml/2006/picture">
                <pic:pic xmlns:pic="http://schemas.openxmlformats.org/drawingml/2006/picture">
                  <pic:nvPicPr>
                    <pic:cNvPr id="68" name="image5.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3048000" cy="1647825"/>
                    </a:xfrm>
                    <a:prstGeom prst="rect">
                      <a:avLst/>
                    </a:prstGeom>
                    <a:ln/>
                  </pic:spPr>
                </pic:pic>
              </a:graphicData>
            </a:graphic>
          </wp:inline>
        </w:drawing>
      </w:r>
    </w:p>
    <w:p w14:paraId="4A26A08C" w14:textId="643FCAC4" w:rsidR="0032409E" w:rsidRDefault="007B3EFD" w:rsidP="007B3EFD">
      <w:pPr>
        <w:pStyle w:val="TeksIsi"/>
        <w:spacing w:before="168"/>
        <w:jc w:val="center"/>
      </w:pPr>
      <w:r w:rsidRPr="007B3EFD">
        <w:rPr>
          <w:b/>
          <w:bCs/>
        </w:rPr>
        <w:t>Figure 13</w:t>
      </w:r>
      <w:r>
        <w:rPr>
          <w:b/>
          <w:bCs/>
        </w:rPr>
        <w:t xml:space="preserve">. </w:t>
      </w:r>
      <w:r w:rsidRPr="007B3EFD">
        <w:t>Graph of Research</w:t>
      </w:r>
    </w:p>
    <w:p w14:paraId="17FB8D19" w14:textId="77777777" w:rsidR="0032409E" w:rsidRDefault="0032409E" w:rsidP="006218EF">
      <w:pPr>
        <w:pStyle w:val="TeksIsi"/>
        <w:spacing w:before="168"/>
        <w:ind w:right="130"/>
      </w:pPr>
    </w:p>
    <w:p w14:paraId="3BE65ADD" w14:textId="77777777" w:rsidR="007B3EFD" w:rsidRDefault="007B3EFD" w:rsidP="006218EF">
      <w:pPr>
        <w:pStyle w:val="DaftarParagraf"/>
        <w:numPr>
          <w:ilvl w:val="1"/>
          <w:numId w:val="2"/>
        </w:numPr>
        <w:spacing w:before="60"/>
        <w:ind w:right="130"/>
        <w:rPr>
          <w:sz w:val="20"/>
          <w:szCs w:val="20"/>
        </w:rPr>
      </w:pPr>
      <w:r w:rsidRPr="007B3EFD">
        <w:rPr>
          <w:sz w:val="20"/>
          <w:szCs w:val="20"/>
        </w:rPr>
        <w:t>Bibliometric Mapping Research Regarding Soft Computing in Natural Language Processing</w:t>
      </w:r>
    </w:p>
    <w:p w14:paraId="56003382" w14:textId="750AD6FB" w:rsidR="007B3EFD" w:rsidRPr="007B3EFD" w:rsidRDefault="007B3EFD" w:rsidP="006218EF">
      <w:pPr>
        <w:spacing w:before="60"/>
        <w:ind w:left="99" w:right="130" w:firstLine="489"/>
        <w:rPr>
          <w:sz w:val="20"/>
          <w:szCs w:val="20"/>
        </w:rPr>
      </w:pPr>
      <w:r w:rsidRPr="007B3EFD">
        <w:rPr>
          <w:sz w:val="20"/>
          <w:szCs w:val="20"/>
        </w:rPr>
        <w:t>From the search results through the Crossref database, 1000 research documents related to digital learning media were obtained. These documents were then exported to RIS format, imported, and analyzed with VOSviewer. There are several steps to perform research mapping using VOSviewer, as follows:</w:t>
      </w:r>
    </w:p>
    <w:p w14:paraId="60C4E428" w14:textId="77777777" w:rsidR="007B3EFD" w:rsidRPr="00922119" w:rsidRDefault="007B3EFD" w:rsidP="006218EF">
      <w:pPr>
        <w:spacing w:before="60"/>
        <w:ind w:left="360" w:right="130"/>
        <w:jc w:val="both"/>
        <w:rPr>
          <w:sz w:val="20"/>
          <w:szCs w:val="20"/>
        </w:rPr>
      </w:pPr>
    </w:p>
    <w:p w14:paraId="2BA06887" w14:textId="77777777" w:rsidR="006218EF" w:rsidRDefault="007B3EFD" w:rsidP="006218EF">
      <w:pPr>
        <w:numPr>
          <w:ilvl w:val="0"/>
          <w:numId w:val="4"/>
        </w:numPr>
        <w:adjustRightInd w:val="0"/>
        <w:spacing w:before="60"/>
        <w:ind w:left="360" w:right="130" w:hanging="270"/>
        <w:jc w:val="both"/>
        <w:rPr>
          <w:sz w:val="20"/>
          <w:szCs w:val="20"/>
        </w:rPr>
      </w:pPr>
      <w:r w:rsidRPr="00922119">
        <w:rPr>
          <w:sz w:val="20"/>
          <w:szCs w:val="20"/>
        </w:rPr>
        <w:t>Open the VOSviewer Application</w:t>
      </w:r>
    </w:p>
    <w:p w14:paraId="32418F6A" w14:textId="7362AD54" w:rsidR="007B3EFD" w:rsidRPr="006218EF" w:rsidRDefault="007B3EFD" w:rsidP="006218EF">
      <w:pPr>
        <w:adjustRightInd w:val="0"/>
        <w:spacing w:before="60"/>
        <w:ind w:left="90" w:right="130" w:firstLine="270"/>
        <w:jc w:val="both"/>
        <w:rPr>
          <w:sz w:val="20"/>
          <w:szCs w:val="20"/>
        </w:rPr>
      </w:pPr>
      <w:r w:rsidRPr="006218EF">
        <w:rPr>
          <w:sz w:val="20"/>
          <w:szCs w:val="20"/>
        </w:rPr>
        <w:t>The first step is to open the VOSviewer application that is already installed on your device. Once opened, the initial VOSviewer window will appear as shown in Figure 1.</w:t>
      </w:r>
    </w:p>
    <w:p w14:paraId="1827A5E9" w14:textId="77777777" w:rsidR="007B3EFD" w:rsidRPr="00922119" w:rsidRDefault="007B3EFD" w:rsidP="006218EF">
      <w:pPr>
        <w:spacing w:before="60"/>
        <w:ind w:left="360" w:right="130" w:hanging="270"/>
        <w:jc w:val="both"/>
        <w:rPr>
          <w:sz w:val="20"/>
          <w:szCs w:val="20"/>
        </w:rPr>
      </w:pPr>
    </w:p>
    <w:p w14:paraId="44148B4D" w14:textId="77777777" w:rsidR="007B3EFD" w:rsidRPr="00922119" w:rsidRDefault="007B3EFD" w:rsidP="006218EF">
      <w:pPr>
        <w:numPr>
          <w:ilvl w:val="0"/>
          <w:numId w:val="4"/>
        </w:numPr>
        <w:adjustRightInd w:val="0"/>
        <w:spacing w:before="60"/>
        <w:ind w:left="360" w:right="130" w:hanging="270"/>
        <w:jc w:val="both"/>
        <w:rPr>
          <w:sz w:val="20"/>
          <w:szCs w:val="20"/>
        </w:rPr>
      </w:pPr>
      <w:r w:rsidRPr="00922119">
        <w:rPr>
          <w:sz w:val="20"/>
          <w:szCs w:val="20"/>
        </w:rPr>
        <w:t>Click the Create Button to Start Creating a New Map</w:t>
      </w:r>
    </w:p>
    <w:p w14:paraId="6330D087" w14:textId="7D2CE6FD" w:rsidR="007B3EFD" w:rsidRPr="00922119" w:rsidRDefault="007B3EFD" w:rsidP="006218EF">
      <w:pPr>
        <w:spacing w:before="60"/>
        <w:ind w:left="90" w:right="130" w:firstLine="270"/>
        <w:jc w:val="both"/>
        <w:rPr>
          <w:sz w:val="20"/>
          <w:szCs w:val="20"/>
        </w:rPr>
      </w:pPr>
      <w:r w:rsidRPr="00922119">
        <w:rPr>
          <w:sz w:val="20"/>
          <w:szCs w:val="20"/>
        </w:rPr>
        <w:t>After opening VOSviewer, click "Create" to start creating a new map. As shown in Figure 1</w:t>
      </w:r>
      <w:r>
        <w:rPr>
          <w:sz w:val="20"/>
          <w:szCs w:val="20"/>
        </w:rPr>
        <w:t>4</w:t>
      </w:r>
      <w:r w:rsidRPr="00922119">
        <w:rPr>
          <w:sz w:val="20"/>
          <w:szCs w:val="20"/>
        </w:rPr>
        <w:t>, there are three options for the type of data: creating a map based on network data, bibliographic data, and text data. In this study, the map is created based on text data because the research mapping is based on research titles. Then, click "Next."</w:t>
      </w:r>
    </w:p>
    <w:p w14:paraId="402ACB08" w14:textId="77777777" w:rsidR="007B3EFD" w:rsidRDefault="007B3EFD" w:rsidP="006218EF">
      <w:pPr>
        <w:pStyle w:val="TeksIsi"/>
        <w:spacing w:before="168"/>
        <w:ind w:right="130" w:hanging="270"/>
        <w:jc w:val="center"/>
        <w:rPr>
          <w:b/>
        </w:rPr>
      </w:pPr>
      <w:r w:rsidRPr="00922119">
        <w:rPr>
          <w:noProof/>
        </w:rPr>
        <w:drawing>
          <wp:inline distT="0" distB="0" distL="0" distR="0" wp14:anchorId="753736DF" wp14:editId="3754E386">
            <wp:extent cx="5452745" cy="3107055"/>
            <wp:effectExtent l="0" t="0" r="0" b="0"/>
            <wp:docPr id="624291718"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52745" cy="3107055"/>
                    </a:xfrm>
                    <a:prstGeom prst="rect">
                      <a:avLst/>
                    </a:prstGeom>
                    <a:noFill/>
                    <a:ln>
                      <a:noFill/>
                    </a:ln>
                  </pic:spPr>
                </pic:pic>
              </a:graphicData>
            </a:graphic>
          </wp:inline>
        </w:drawing>
      </w:r>
    </w:p>
    <w:p w14:paraId="7D921DDB" w14:textId="502676BC" w:rsidR="007B3EFD" w:rsidRPr="00922119" w:rsidRDefault="007B3EFD" w:rsidP="006218EF">
      <w:pPr>
        <w:pStyle w:val="TeksIsi"/>
        <w:spacing w:before="168"/>
        <w:ind w:right="130" w:hanging="270"/>
        <w:jc w:val="center"/>
      </w:pPr>
      <w:r w:rsidRPr="00922119">
        <w:rPr>
          <w:b/>
        </w:rPr>
        <w:t>Figure 1</w:t>
      </w:r>
      <w:r w:rsidR="00C54632">
        <w:rPr>
          <w:b/>
        </w:rPr>
        <w:t>4</w:t>
      </w:r>
      <w:r w:rsidRPr="00922119">
        <w:rPr>
          <w:b/>
        </w:rPr>
        <w:t xml:space="preserve">. </w:t>
      </w:r>
      <w:r w:rsidRPr="00922119">
        <w:t>Create a map in VOSviewer.</w:t>
      </w:r>
    </w:p>
    <w:p w14:paraId="4C13323E" w14:textId="77777777" w:rsidR="00C54632" w:rsidRPr="00922119" w:rsidRDefault="00C54632" w:rsidP="006218EF">
      <w:pPr>
        <w:numPr>
          <w:ilvl w:val="0"/>
          <w:numId w:val="4"/>
        </w:numPr>
        <w:adjustRightInd w:val="0"/>
        <w:spacing w:before="60"/>
        <w:ind w:left="360" w:right="130" w:hanging="270"/>
        <w:jc w:val="both"/>
        <w:rPr>
          <w:sz w:val="20"/>
          <w:szCs w:val="20"/>
        </w:rPr>
      </w:pPr>
      <w:r w:rsidRPr="00922119">
        <w:rPr>
          <w:sz w:val="20"/>
          <w:szCs w:val="20"/>
        </w:rPr>
        <w:t>Select Data Source</w:t>
      </w:r>
    </w:p>
    <w:p w14:paraId="177B64C5" w14:textId="29949888" w:rsidR="00C54632" w:rsidRPr="00922119" w:rsidRDefault="00C54632" w:rsidP="006218EF">
      <w:pPr>
        <w:spacing w:before="60"/>
        <w:ind w:left="90" w:right="130" w:firstLine="270"/>
        <w:jc w:val="both"/>
        <w:rPr>
          <w:sz w:val="20"/>
          <w:szCs w:val="20"/>
        </w:rPr>
      </w:pPr>
      <w:r w:rsidRPr="00922119">
        <w:rPr>
          <w:sz w:val="20"/>
          <w:szCs w:val="20"/>
        </w:rPr>
        <w:t>Figure 1</w:t>
      </w:r>
      <w:r>
        <w:rPr>
          <w:sz w:val="20"/>
          <w:szCs w:val="20"/>
        </w:rPr>
        <w:t>5</w:t>
      </w:r>
      <w:r w:rsidRPr="00922119">
        <w:rPr>
          <w:sz w:val="20"/>
          <w:szCs w:val="20"/>
        </w:rPr>
        <w:t xml:space="preserve"> shows the next step in creating the research map, which includes four options for data sources: reading data from a VOSviewer file, </w:t>
      </w:r>
      <w:r w:rsidR="009618F4">
        <w:rPr>
          <w:sz w:val="20"/>
          <w:szCs w:val="20"/>
        </w:rPr>
        <w:t xml:space="preserve">a </w:t>
      </w:r>
      <w:r w:rsidRPr="00922119">
        <w:rPr>
          <w:sz w:val="20"/>
          <w:szCs w:val="20"/>
        </w:rPr>
        <w:t xml:space="preserve">bibliographic database file, </w:t>
      </w:r>
      <w:r w:rsidR="009618F4">
        <w:rPr>
          <w:sz w:val="20"/>
          <w:szCs w:val="20"/>
        </w:rPr>
        <w:t xml:space="preserve">a </w:t>
      </w:r>
      <w:r w:rsidRPr="00922119">
        <w:rPr>
          <w:sz w:val="20"/>
          <w:szCs w:val="20"/>
        </w:rPr>
        <w:t xml:space="preserve">reference manager file, and downloading data via API. In the previous data retrieval stage, we used the Publish or Perish application, which is one of the reference manager applications, and the type of data we saved previously was in RIS format. Therefore, in this section, we choose to read data from the reference manager file, </w:t>
      </w:r>
      <w:r w:rsidR="009618F4">
        <w:rPr>
          <w:sz w:val="20"/>
          <w:szCs w:val="20"/>
        </w:rPr>
        <w:t xml:space="preserve">and </w:t>
      </w:r>
      <w:r w:rsidRPr="00922119">
        <w:rPr>
          <w:sz w:val="20"/>
          <w:szCs w:val="20"/>
        </w:rPr>
        <w:t>then click "Next."</w:t>
      </w:r>
    </w:p>
    <w:p w14:paraId="73D590C9" w14:textId="68F6EEB9" w:rsidR="00C54632" w:rsidRDefault="00C54632" w:rsidP="00990FE4">
      <w:pPr>
        <w:spacing w:before="60"/>
        <w:ind w:left="90" w:right="130" w:firstLine="270"/>
        <w:jc w:val="both"/>
        <w:rPr>
          <w:sz w:val="20"/>
          <w:szCs w:val="20"/>
        </w:rPr>
      </w:pPr>
      <w:r w:rsidRPr="00922119">
        <w:rPr>
          <w:sz w:val="20"/>
          <w:szCs w:val="20"/>
        </w:rPr>
        <w:t>In the section shown in Figure 1</w:t>
      </w:r>
      <w:r>
        <w:rPr>
          <w:sz w:val="20"/>
          <w:szCs w:val="20"/>
        </w:rPr>
        <w:t>6</w:t>
      </w:r>
      <w:r w:rsidRPr="00922119">
        <w:rPr>
          <w:sz w:val="20"/>
          <w:szCs w:val="20"/>
        </w:rPr>
        <w:t>, select the RIS section and insert the file obtained through Publish or Perish by clicking the three-dot button. Then click "Next" to proceed to the next step.</w:t>
      </w:r>
    </w:p>
    <w:p w14:paraId="7F0C752D" w14:textId="77777777" w:rsidR="00C54632" w:rsidRPr="00922119" w:rsidRDefault="00C54632" w:rsidP="006218EF">
      <w:pPr>
        <w:spacing w:before="60"/>
        <w:ind w:left="360" w:right="130" w:hanging="270"/>
        <w:jc w:val="both"/>
        <w:rPr>
          <w:sz w:val="20"/>
          <w:szCs w:val="20"/>
        </w:rPr>
      </w:pPr>
    </w:p>
    <w:p w14:paraId="5F71C1E3" w14:textId="77777777" w:rsidR="00C54632" w:rsidRPr="00922119" w:rsidRDefault="00C54632" w:rsidP="006218EF">
      <w:pPr>
        <w:numPr>
          <w:ilvl w:val="0"/>
          <w:numId w:val="4"/>
        </w:numPr>
        <w:adjustRightInd w:val="0"/>
        <w:spacing w:before="60"/>
        <w:ind w:left="360" w:right="130" w:hanging="270"/>
        <w:jc w:val="both"/>
        <w:rPr>
          <w:sz w:val="20"/>
          <w:szCs w:val="20"/>
        </w:rPr>
      </w:pPr>
      <w:r w:rsidRPr="00922119">
        <w:rPr>
          <w:sz w:val="20"/>
          <w:szCs w:val="20"/>
        </w:rPr>
        <w:t>Select Fields to Extract</w:t>
      </w:r>
    </w:p>
    <w:p w14:paraId="2A280160" w14:textId="4C9BB056" w:rsidR="00C54632" w:rsidRDefault="00C54632" w:rsidP="00990FE4">
      <w:pPr>
        <w:spacing w:before="60"/>
        <w:ind w:left="90" w:right="130" w:firstLine="270"/>
        <w:jc w:val="both"/>
        <w:rPr>
          <w:sz w:val="20"/>
          <w:szCs w:val="20"/>
        </w:rPr>
      </w:pPr>
      <w:r w:rsidRPr="00922119">
        <w:rPr>
          <w:sz w:val="20"/>
          <w:szCs w:val="20"/>
        </w:rPr>
        <w:t>Next, the Select Fields page appears as shown in Figure 1</w:t>
      </w:r>
      <w:r>
        <w:rPr>
          <w:sz w:val="20"/>
          <w:szCs w:val="20"/>
        </w:rPr>
        <w:t>7</w:t>
      </w:r>
      <w:r w:rsidRPr="00922119">
        <w:rPr>
          <w:sz w:val="20"/>
          <w:szCs w:val="20"/>
        </w:rPr>
        <w:t>. This page displays three types of data extraction options: title and abstract fields, title field only, and abstract field only. In this study, the title and abstract data from the collected articles are used. Thus, VOSviewer maps each keyword taken from the titles and abstracts of the collected articles. After completing this step, the next step is to click "Next."</w:t>
      </w:r>
    </w:p>
    <w:p w14:paraId="1D297BDE" w14:textId="77777777" w:rsidR="00C54632" w:rsidRDefault="00C54632" w:rsidP="006218EF">
      <w:pPr>
        <w:spacing w:before="60"/>
        <w:ind w:left="360" w:hanging="270"/>
        <w:jc w:val="both"/>
        <w:rPr>
          <w:sz w:val="20"/>
          <w:szCs w:val="20"/>
        </w:rPr>
      </w:pPr>
    </w:p>
    <w:p w14:paraId="52BE27BE" w14:textId="77777777" w:rsidR="00990FE4" w:rsidRPr="00922119" w:rsidRDefault="00990FE4" w:rsidP="006218EF">
      <w:pPr>
        <w:spacing w:before="60"/>
        <w:ind w:left="360" w:hanging="270"/>
        <w:jc w:val="both"/>
        <w:rPr>
          <w:sz w:val="20"/>
          <w:szCs w:val="20"/>
        </w:rPr>
      </w:pPr>
    </w:p>
    <w:p w14:paraId="48B9954D" w14:textId="77777777" w:rsidR="00C54632" w:rsidRPr="00922119" w:rsidRDefault="00C54632" w:rsidP="006218EF">
      <w:pPr>
        <w:numPr>
          <w:ilvl w:val="0"/>
          <w:numId w:val="4"/>
        </w:numPr>
        <w:adjustRightInd w:val="0"/>
        <w:spacing w:before="60"/>
        <w:ind w:left="360" w:right="130" w:hanging="270"/>
        <w:jc w:val="both"/>
        <w:rPr>
          <w:sz w:val="20"/>
          <w:szCs w:val="20"/>
        </w:rPr>
      </w:pPr>
      <w:r w:rsidRPr="00922119">
        <w:rPr>
          <w:sz w:val="20"/>
          <w:szCs w:val="20"/>
        </w:rPr>
        <w:t>Select Calculation Method</w:t>
      </w:r>
    </w:p>
    <w:p w14:paraId="12A184F7" w14:textId="2BF29852" w:rsidR="00C54632" w:rsidRDefault="00C54632" w:rsidP="00990FE4">
      <w:pPr>
        <w:spacing w:before="60"/>
        <w:ind w:left="90" w:right="130" w:firstLine="270"/>
        <w:jc w:val="both"/>
        <w:rPr>
          <w:sz w:val="20"/>
          <w:szCs w:val="20"/>
        </w:rPr>
      </w:pPr>
      <w:r w:rsidRPr="00922119">
        <w:rPr>
          <w:sz w:val="20"/>
          <w:szCs w:val="20"/>
        </w:rPr>
        <w:t>Figure 1</w:t>
      </w:r>
      <w:r>
        <w:rPr>
          <w:sz w:val="20"/>
          <w:szCs w:val="20"/>
        </w:rPr>
        <w:t>8</w:t>
      </w:r>
      <w:r w:rsidRPr="00922119">
        <w:rPr>
          <w:sz w:val="20"/>
          <w:szCs w:val="20"/>
        </w:rPr>
        <w:t xml:space="preserve"> shows the selection of the calculation method. There are two methods: binary counting and full counting. Binary counting displays data in the form of 0 or 1 values, which means if the same word appears in the title repeatedly, it is counted as one. Meanwhile, full counting means that in this method, the total number that appears is still counted as many times as it appears.</w:t>
      </w:r>
    </w:p>
    <w:p w14:paraId="4EBFE1CC" w14:textId="77777777" w:rsidR="00C54632" w:rsidRPr="00922119" w:rsidRDefault="00C54632" w:rsidP="006218EF">
      <w:pPr>
        <w:spacing w:before="60"/>
        <w:ind w:left="360" w:right="130" w:hanging="270"/>
        <w:jc w:val="both"/>
        <w:rPr>
          <w:sz w:val="20"/>
          <w:szCs w:val="20"/>
        </w:rPr>
      </w:pPr>
    </w:p>
    <w:p w14:paraId="32464173" w14:textId="77777777" w:rsidR="00C54632" w:rsidRPr="00922119" w:rsidRDefault="00C54632" w:rsidP="006218EF">
      <w:pPr>
        <w:numPr>
          <w:ilvl w:val="0"/>
          <w:numId w:val="4"/>
        </w:numPr>
        <w:adjustRightInd w:val="0"/>
        <w:spacing w:before="60"/>
        <w:ind w:left="360" w:right="130" w:hanging="270"/>
        <w:jc w:val="both"/>
        <w:rPr>
          <w:sz w:val="20"/>
          <w:szCs w:val="20"/>
        </w:rPr>
      </w:pPr>
      <w:r w:rsidRPr="00922119">
        <w:rPr>
          <w:sz w:val="20"/>
          <w:szCs w:val="20"/>
        </w:rPr>
        <w:t>Select Threshold</w:t>
      </w:r>
    </w:p>
    <w:p w14:paraId="4C49B9A9" w14:textId="534ACA87" w:rsidR="00C54632" w:rsidRPr="00922119" w:rsidRDefault="00C54632" w:rsidP="00990FE4">
      <w:pPr>
        <w:spacing w:before="60"/>
        <w:ind w:left="90" w:right="130" w:firstLine="270"/>
        <w:jc w:val="both"/>
        <w:rPr>
          <w:sz w:val="20"/>
          <w:szCs w:val="20"/>
        </w:rPr>
      </w:pPr>
      <w:r w:rsidRPr="00922119">
        <w:rPr>
          <w:sz w:val="20"/>
          <w:szCs w:val="20"/>
        </w:rPr>
        <w:t>Figure 1</w:t>
      </w:r>
      <w:r>
        <w:rPr>
          <w:sz w:val="20"/>
          <w:szCs w:val="20"/>
        </w:rPr>
        <w:t>9</w:t>
      </w:r>
      <w:r w:rsidRPr="00922119">
        <w:rPr>
          <w:sz w:val="20"/>
          <w:szCs w:val="20"/>
        </w:rPr>
        <w:t xml:space="preserve"> shows the Select Threshold page. This page is used to set the minimum number of words that appear so that they can be displayed in a folder. In this study, the minimum number of words that appear is at least 7 times, so keywords that match and appear three times or more are included in the mapping. Then, the number of words found is 24, and for the part shown in Figure </w:t>
      </w:r>
      <w:r>
        <w:rPr>
          <w:sz w:val="20"/>
          <w:szCs w:val="20"/>
        </w:rPr>
        <w:t>20</w:t>
      </w:r>
      <w:r w:rsidRPr="00922119">
        <w:rPr>
          <w:sz w:val="20"/>
          <w:szCs w:val="20"/>
        </w:rPr>
        <w:t>, we maximize the data display to 24.</w:t>
      </w:r>
    </w:p>
    <w:p w14:paraId="349AC347" w14:textId="77777777" w:rsidR="00C54632" w:rsidRDefault="00C54632" w:rsidP="006218EF">
      <w:pPr>
        <w:spacing w:before="60"/>
        <w:ind w:hanging="270"/>
        <w:jc w:val="center"/>
        <w:rPr>
          <w:sz w:val="20"/>
          <w:szCs w:val="20"/>
        </w:rPr>
      </w:pPr>
      <w:r w:rsidRPr="00922119">
        <w:rPr>
          <w:noProof/>
          <w:sz w:val="20"/>
          <w:szCs w:val="20"/>
        </w:rPr>
        <w:drawing>
          <wp:inline distT="0" distB="0" distL="0" distR="0" wp14:anchorId="6788C9A3" wp14:editId="0A3EA134">
            <wp:extent cx="3344545" cy="2768600"/>
            <wp:effectExtent l="0" t="0" r="8255" b="0"/>
            <wp:docPr id="1600615191"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44545" cy="2768600"/>
                    </a:xfrm>
                    <a:prstGeom prst="rect">
                      <a:avLst/>
                    </a:prstGeom>
                    <a:noFill/>
                    <a:ln>
                      <a:noFill/>
                    </a:ln>
                  </pic:spPr>
                </pic:pic>
              </a:graphicData>
            </a:graphic>
          </wp:inline>
        </w:drawing>
      </w:r>
    </w:p>
    <w:p w14:paraId="191A3B88" w14:textId="21F83B5D" w:rsidR="00C54632" w:rsidRDefault="00C54632" w:rsidP="006218EF">
      <w:pPr>
        <w:spacing w:before="60"/>
        <w:ind w:hanging="270"/>
        <w:jc w:val="center"/>
        <w:rPr>
          <w:sz w:val="20"/>
          <w:szCs w:val="20"/>
        </w:rPr>
      </w:pPr>
      <w:r w:rsidRPr="00922119">
        <w:rPr>
          <w:b/>
          <w:sz w:val="20"/>
          <w:szCs w:val="20"/>
        </w:rPr>
        <w:t>Figure 1</w:t>
      </w:r>
      <w:r>
        <w:rPr>
          <w:b/>
          <w:sz w:val="20"/>
          <w:szCs w:val="20"/>
        </w:rPr>
        <w:t>5</w:t>
      </w:r>
      <w:r w:rsidRPr="00922119">
        <w:rPr>
          <w:b/>
          <w:sz w:val="20"/>
          <w:szCs w:val="20"/>
        </w:rPr>
        <w:t xml:space="preserve">. </w:t>
      </w:r>
      <w:r w:rsidRPr="00922119">
        <w:rPr>
          <w:sz w:val="20"/>
          <w:szCs w:val="20"/>
        </w:rPr>
        <w:t>Selection of data sources on VOSviewer.</w:t>
      </w:r>
    </w:p>
    <w:p w14:paraId="7306CE7B" w14:textId="77777777" w:rsidR="00C54632" w:rsidRDefault="00C54632" w:rsidP="006218EF">
      <w:pPr>
        <w:spacing w:before="60"/>
        <w:ind w:hanging="270"/>
        <w:jc w:val="center"/>
        <w:rPr>
          <w:sz w:val="20"/>
          <w:szCs w:val="20"/>
        </w:rPr>
      </w:pPr>
    </w:p>
    <w:p w14:paraId="6730E4C7" w14:textId="77777777" w:rsidR="00C54632" w:rsidRDefault="00C54632" w:rsidP="006218EF">
      <w:pPr>
        <w:spacing w:before="60"/>
        <w:ind w:hanging="270"/>
        <w:jc w:val="center"/>
        <w:rPr>
          <w:sz w:val="20"/>
          <w:szCs w:val="20"/>
        </w:rPr>
      </w:pPr>
      <w:r w:rsidRPr="00922119">
        <w:rPr>
          <w:noProof/>
          <w:sz w:val="20"/>
          <w:szCs w:val="20"/>
        </w:rPr>
        <w:drawing>
          <wp:inline distT="0" distB="0" distL="0" distR="0" wp14:anchorId="61221014" wp14:editId="69F42F18">
            <wp:extent cx="3479800" cy="2844800"/>
            <wp:effectExtent l="0" t="0" r="6350" b="0"/>
            <wp:docPr id="5215897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79800" cy="2844800"/>
                    </a:xfrm>
                    <a:prstGeom prst="rect">
                      <a:avLst/>
                    </a:prstGeom>
                    <a:noFill/>
                    <a:ln>
                      <a:noFill/>
                    </a:ln>
                  </pic:spPr>
                </pic:pic>
              </a:graphicData>
            </a:graphic>
          </wp:inline>
        </w:drawing>
      </w:r>
    </w:p>
    <w:p w14:paraId="07704A89" w14:textId="5FC3FF79" w:rsidR="00C54632" w:rsidRPr="00922119" w:rsidRDefault="00C54632" w:rsidP="006218EF">
      <w:pPr>
        <w:spacing w:before="60"/>
        <w:ind w:hanging="270"/>
        <w:jc w:val="center"/>
        <w:rPr>
          <w:sz w:val="20"/>
          <w:szCs w:val="20"/>
        </w:rPr>
      </w:pPr>
      <w:r w:rsidRPr="00922119">
        <w:rPr>
          <w:b/>
          <w:color w:val="000000"/>
          <w:sz w:val="20"/>
          <w:szCs w:val="20"/>
        </w:rPr>
        <w:t>Figure 1</w:t>
      </w:r>
      <w:r>
        <w:rPr>
          <w:b/>
          <w:color w:val="000000"/>
          <w:sz w:val="20"/>
          <w:szCs w:val="20"/>
        </w:rPr>
        <w:t>6</w:t>
      </w:r>
      <w:r w:rsidRPr="00922119">
        <w:rPr>
          <w:b/>
          <w:color w:val="000000"/>
          <w:sz w:val="20"/>
          <w:szCs w:val="20"/>
        </w:rPr>
        <w:t xml:space="preserve">. </w:t>
      </w:r>
      <w:r w:rsidRPr="00922119">
        <w:rPr>
          <w:color w:val="000000"/>
          <w:sz w:val="20"/>
          <w:szCs w:val="20"/>
        </w:rPr>
        <w:t>Selection of the file to be used as the source of mapping data in VOSviewer</w:t>
      </w:r>
    </w:p>
    <w:p w14:paraId="35278C71" w14:textId="77777777" w:rsidR="0032409E" w:rsidRDefault="0032409E" w:rsidP="006218EF">
      <w:pPr>
        <w:pStyle w:val="TeksIsi"/>
        <w:spacing w:before="168"/>
        <w:ind w:hanging="270"/>
      </w:pPr>
    </w:p>
    <w:p w14:paraId="40E06A1B" w14:textId="77777777" w:rsidR="0032409E" w:rsidRDefault="0032409E">
      <w:pPr>
        <w:pStyle w:val="TeksIsi"/>
        <w:spacing w:before="168"/>
      </w:pPr>
    </w:p>
    <w:p w14:paraId="28378BE8" w14:textId="77777777" w:rsidR="0032409E" w:rsidRDefault="0032409E">
      <w:pPr>
        <w:pStyle w:val="TeksIsi"/>
        <w:spacing w:before="168"/>
      </w:pPr>
    </w:p>
    <w:p w14:paraId="6B494EDA" w14:textId="77777777" w:rsidR="00C54632" w:rsidRDefault="00C54632" w:rsidP="00C54632">
      <w:pPr>
        <w:pStyle w:val="TeksIsi"/>
        <w:spacing w:before="168"/>
        <w:jc w:val="center"/>
        <w:rPr>
          <w:b/>
          <w:color w:val="000000"/>
        </w:rPr>
      </w:pPr>
      <w:r w:rsidRPr="00922119">
        <w:rPr>
          <w:noProof/>
        </w:rPr>
        <w:drawing>
          <wp:inline distT="0" distB="0" distL="0" distR="0" wp14:anchorId="3228C299" wp14:editId="7C6B80BB">
            <wp:extent cx="3996055" cy="3454400"/>
            <wp:effectExtent l="0" t="0" r="4445" b="0"/>
            <wp:docPr id="632693063"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6055" cy="3454400"/>
                    </a:xfrm>
                    <a:prstGeom prst="rect">
                      <a:avLst/>
                    </a:prstGeom>
                    <a:noFill/>
                    <a:ln>
                      <a:noFill/>
                    </a:ln>
                  </pic:spPr>
                </pic:pic>
              </a:graphicData>
            </a:graphic>
          </wp:inline>
        </w:drawing>
      </w:r>
    </w:p>
    <w:p w14:paraId="0E89461E" w14:textId="54913750" w:rsidR="00C54632" w:rsidRDefault="00C54632" w:rsidP="00C54632">
      <w:pPr>
        <w:pStyle w:val="TeksIsi"/>
        <w:spacing w:before="168"/>
        <w:jc w:val="center"/>
        <w:rPr>
          <w:color w:val="000000"/>
        </w:rPr>
      </w:pPr>
      <w:r w:rsidRPr="00922119">
        <w:rPr>
          <w:b/>
          <w:color w:val="000000"/>
        </w:rPr>
        <w:t>Figure 1</w:t>
      </w:r>
      <w:r>
        <w:rPr>
          <w:b/>
          <w:color w:val="000000"/>
        </w:rPr>
        <w:t>7</w:t>
      </w:r>
      <w:r w:rsidRPr="00922119">
        <w:rPr>
          <w:b/>
          <w:color w:val="000000"/>
        </w:rPr>
        <w:t xml:space="preserve">. </w:t>
      </w:r>
      <w:r w:rsidRPr="00922119">
        <w:rPr>
          <w:color w:val="000000"/>
        </w:rPr>
        <w:t>Selection of the type of data to be extracted into a map on VOSviewer.</w:t>
      </w:r>
    </w:p>
    <w:p w14:paraId="1D6EEF53" w14:textId="61697CA0" w:rsidR="00C54632" w:rsidRPr="00922119" w:rsidRDefault="00C54632" w:rsidP="00C54632">
      <w:pPr>
        <w:pStyle w:val="TeksIsi"/>
        <w:spacing w:before="168"/>
        <w:jc w:val="center"/>
      </w:pPr>
      <w:r w:rsidRPr="00922119">
        <w:rPr>
          <w:noProof/>
        </w:rPr>
        <w:drawing>
          <wp:inline distT="0" distB="0" distL="0" distR="0" wp14:anchorId="43DFF6B4" wp14:editId="0001D588">
            <wp:extent cx="3843655" cy="3649345"/>
            <wp:effectExtent l="0" t="0" r="4445" b="8255"/>
            <wp:docPr id="880844586"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43655" cy="3649345"/>
                    </a:xfrm>
                    <a:prstGeom prst="rect">
                      <a:avLst/>
                    </a:prstGeom>
                    <a:noFill/>
                    <a:ln>
                      <a:noFill/>
                    </a:ln>
                  </pic:spPr>
                </pic:pic>
              </a:graphicData>
            </a:graphic>
          </wp:inline>
        </w:drawing>
      </w:r>
    </w:p>
    <w:p w14:paraId="7E3E3816" w14:textId="47591F6F" w:rsidR="0032409E" w:rsidRDefault="00C54632" w:rsidP="00C54632">
      <w:pPr>
        <w:pStyle w:val="TeksIsi"/>
        <w:spacing w:before="168"/>
        <w:jc w:val="center"/>
      </w:pPr>
      <w:r w:rsidRPr="00922119">
        <w:rPr>
          <w:b/>
        </w:rPr>
        <w:t>Figure 1</w:t>
      </w:r>
      <w:r>
        <w:rPr>
          <w:b/>
        </w:rPr>
        <w:t>8</w:t>
      </w:r>
      <w:r w:rsidRPr="00922119">
        <w:rPr>
          <w:b/>
        </w:rPr>
        <w:t xml:space="preserve">. </w:t>
      </w:r>
      <w:r w:rsidRPr="00922119">
        <w:t>Choosing the counting method in VOSviewer</w:t>
      </w:r>
    </w:p>
    <w:p w14:paraId="3345CF38" w14:textId="77777777" w:rsidR="0032409E" w:rsidRDefault="0032409E">
      <w:pPr>
        <w:pStyle w:val="TeksIsi"/>
        <w:spacing w:before="168"/>
      </w:pPr>
    </w:p>
    <w:p w14:paraId="371CF28D" w14:textId="77777777" w:rsidR="00C54632" w:rsidRDefault="00C54632" w:rsidP="00C54632">
      <w:pPr>
        <w:ind w:left="360" w:firstLine="270"/>
        <w:jc w:val="center"/>
        <w:rPr>
          <w:b/>
          <w:color w:val="000000"/>
          <w:sz w:val="20"/>
          <w:szCs w:val="20"/>
        </w:rPr>
      </w:pPr>
      <w:r w:rsidRPr="00922119">
        <w:rPr>
          <w:noProof/>
        </w:rPr>
        <w:drawing>
          <wp:inline distT="0" distB="0" distL="0" distR="0" wp14:anchorId="112DD20D" wp14:editId="0B41076F">
            <wp:extent cx="3852333" cy="3150526"/>
            <wp:effectExtent l="0" t="0" r="0" b="0"/>
            <wp:docPr id="673710897"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57330" cy="3154612"/>
                    </a:xfrm>
                    <a:prstGeom prst="rect">
                      <a:avLst/>
                    </a:prstGeom>
                    <a:noFill/>
                    <a:ln>
                      <a:noFill/>
                    </a:ln>
                  </pic:spPr>
                </pic:pic>
              </a:graphicData>
            </a:graphic>
          </wp:inline>
        </w:drawing>
      </w:r>
      <w:r w:rsidRPr="00C54632">
        <w:rPr>
          <w:b/>
          <w:color w:val="000000"/>
          <w:sz w:val="20"/>
          <w:szCs w:val="20"/>
        </w:rPr>
        <w:t xml:space="preserve"> </w:t>
      </w:r>
    </w:p>
    <w:p w14:paraId="4602088B" w14:textId="11C48559" w:rsidR="00C54632" w:rsidRDefault="00C54632" w:rsidP="00C54632">
      <w:pPr>
        <w:ind w:left="360" w:firstLine="270"/>
        <w:jc w:val="center"/>
        <w:rPr>
          <w:color w:val="000000"/>
          <w:sz w:val="20"/>
          <w:szCs w:val="20"/>
        </w:rPr>
      </w:pPr>
      <w:r w:rsidRPr="00922119">
        <w:rPr>
          <w:b/>
          <w:color w:val="000000"/>
          <w:sz w:val="20"/>
          <w:szCs w:val="20"/>
        </w:rPr>
        <w:t xml:space="preserve">Figure </w:t>
      </w:r>
      <w:r w:rsidR="00700052">
        <w:rPr>
          <w:b/>
          <w:color w:val="000000"/>
          <w:sz w:val="20"/>
          <w:szCs w:val="20"/>
        </w:rPr>
        <w:t>19</w:t>
      </w:r>
      <w:r w:rsidRPr="00922119">
        <w:rPr>
          <w:b/>
          <w:color w:val="000000"/>
          <w:sz w:val="20"/>
          <w:szCs w:val="20"/>
        </w:rPr>
        <w:t xml:space="preserve">. </w:t>
      </w:r>
      <w:r w:rsidRPr="00922119">
        <w:rPr>
          <w:color w:val="000000"/>
          <w:sz w:val="20"/>
          <w:szCs w:val="20"/>
        </w:rPr>
        <w:t>Choosing the threshold section on VOSviewer.</w:t>
      </w:r>
    </w:p>
    <w:p w14:paraId="24C377EC" w14:textId="6AD17E22" w:rsidR="00700052" w:rsidRPr="00922119" w:rsidRDefault="00700052" w:rsidP="00C54632">
      <w:pPr>
        <w:ind w:left="360" w:firstLine="270"/>
        <w:jc w:val="center"/>
        <w:rPr>
          <w:sz w:val="20"/>
          <w:szCs w:val="20"/>
        </w:rPr>
      </w:pPr>
      <w:r w:rsidRPr="00922119">
        <w:rPr>
          <w:noProof/>
        </w:rPr>
        <w:drawing>
          <wp:anchor distT="0" distB="0" distL="114300" distR="114300" simplePos="0" relativeHeight="251656192" behindDoc="0" locked="0" layoutInCell="1" allowOverlap="1" wp14:anchorId="72168E35" wp14:editId="168ABA86">
            <wp:simplePos x="0" y="0"/>
            <wp:positionH relativeFrom="column">
              <wp:posOffset>1629410</wp:posOffset>
            </wp:positionH>
            <wp:positionV relativeFrom="paragraph">
              <wp:posOffset>253154</wp:posOffset>
            </wp:positionV>
            <wp:extent cx="3962400" cy="2990586"/>
            <wp:effectExtent l="0" t="0" r="0" b="635"/>
            <wp:wrapTopAndBottom/>
            <wp:docPr id="84272597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62400" cy="2990586"/>
                    </a:xfrm>
                    <a:prstGeom prst="rect">
                      <a:avLst/>
                    </a:prstGeom>
                    <a:noFill/>
                    <a:ln>
                      <a:noFill/>
                    </a:ln>
                  </pic:spPr>
                </pic:pic>
              </a:graphicData>
            </a:graphic>
          </wp:anchor>
        </w:drawing>
      </w:r>
    </w:p>
    <w:p w14:paraId="1D41B9F8" w14:textId="4881A9ED" w:rsidR="00700052" w:rsidRDefault="00700052" w:rsidP="00700052">
      <w:pPr>
        <w:ind w:left="360" w:firstLine="270"/>
        <w:jc w:val="center"/>
        <w:rPr>
          <w:sz w:val="20"/>
          <w:szCs w:val="20"/>
        </w:rPr>
      </w:pPr>
      <w:r w:rsidRPr="00922119">
        <w:rPr>
          <w:b/>
          <w:sz w:val="20"/>
          <w:szCs w:val="20"/>
        </w:rPr>
        <w:t xml:space="preserve">Figure </w:t>
      </w:r>
      <w:r>
        <w:rPr>
          <w:b/>
          <w:sz w:val="20"/>
          <w:szCs w:val="20"/>
        </w:rPr>
        <w:t>20</w:t>
      </w:r>
      <w:r w:rsidRPr="00922119">
        <w:rPr>
          <w:b/>
          <w:sz w:val="20"/>
          <w:szCs w:val="20"/>
        </w:rPr>
        <w:t xml:space="preserve">. </w:t>
      </w:r>
      <w:r w:rsidRPr="00922119">
        <w:rPr>
          <w:sz w:val="20"/>
          <w:szCs w:val="20"/>
        </w:rPr>
        <w:t>Putting the number of terms.</w:t>
      </w:r>
    </w:p>
    <w:p w14:paraId="1DAE9E1C" w14:textId="77777777" w:rsidR="00700052" w:rsidRDefault="00700052" w:rsidP="00700052">
      <w:pPr>
        <w:ind w:left="360" w:firstLine="270"/>
        <w:jc w:val="center"/>
        <w:rPr>
          <w:sz w:val="20"/>
          <w:szCs w:val="20"/>
        </w:rPr>
      </w:pPr>
    </w:p>
    <w:p w14:paraId="0E6B60F2" w14:textId="77777777" w:rsidR="00700052" w:rsidRDefault="00700052" w:rsidP="00700052">
      <w:pPr>
        <w:ind w:left="360" w:firstLine="270"/>
        <w:jc w:val="center"/>
        <w:rPr>
          <w:sz w:val="20"/>
          <w:szCs w:val="20"/>
        </w:rPr>
      </w:pPr>
    </w:p>
    <w:p w14:paraId="76D53EFB" w14:textId="77777777" w:rsidR="00700052" w:rsidRDefault="00700052" w:rsidP="00700052">
      <w:pPr>
        <w:ind w:left="360" w:firstLine="270"/>
        <w:jc w:val="center"/>
        <w:rPr>
          <w:sz w:val="20"/>
          <w:szCs w:val="20"/>
        </w:rPr>
      </w:pPr>
    </w:p>
    <w:p w14:paraId="7F704E28" w14:textId="77777777" w:rsidR="00700052" w:rsidRDefault="00700052" w:rsidP="00700052">
      <w:pPr>
        <w:ind w:left="360" w:firstLine="270"/>
        <w:jc w:val="center"/>
        <w:rPr>
          <w:sz w:val="20"/>
          <w:szCs w:val="20"/>
        </w:rPr>
      </w:pPr>
    </w:p>
    <w:p w14:paraId="6A33A852" w14:textId="77777777" w:rsidR="00700052" w:rsidRDefault="00700052" w:rsidP="00700052">
      <w:pPr>
        <w:ind w:left="360" w:firstLine="270"/>
        <w:jc w:val="center"/>
        <w:rPr>
          <w:sz w:val="20"/>
          <w:szCs w:val="20"/>
        </w:rPr>
      </w:pPr>
    </w:p>
    <w:p w14:paraId="119E7126" w14:textId="77777777" w:rsidR="00700052" w:rsidRDefault="00700052" w:rsidP="00700052">
      <w:pPr>
        <w:ind w:left="360" w:firstLine="270"/>
        <w:jc w:val="center"/>
        <w:rPr>
          <w:sz w:val="20"/>
          <w:szCs w:val="20"/>
        </w:rPr>
      </w:pPr>
    </w:p>
    <w:p w14:paraId="4886F21D" w14:textId="77777777" w:rsidR="00700052" w:rsidRDefault="00700052" w:rsidP="00700052">
      <w:pPr>
        <w:ind w:left="360" w:firstLine="270"/>
        <w:jc w:val="center"/>
        <w:rPr>
          <w:sz w:val="20"/>
          <w:szCs w:val="20"/>
        </w:rPr>
      </w:pPr>
    </w:p>
    <w:p w14:paraId="1F80F3BF" w14:textId="77777777" w:rsidR="00700052" w:rsidRDefault="00700052" w:rsidP="00700052">
      <w:pPr>
        <w:ind w:left="360" w:firstLine="270"/>
        <w:jc w:val="center"/>
        <w:rPr>
          <w:sz w:val="20"/>
          <w:szCs w:val="20"/>
        </w:rPr>
      </w:pPr>
    </w:p>
    <w:p w14:paraId="5A0DAD6B" w14:textId="77777777" w:rsidR="00700052" w:rsidRDefault="00700052" w:rsidP="00700052">
      <w:pPr>
        <w:ind w:left="360" w:firstLine="270"/>
        <w:jc w:val="center"/>
        <w:rPr>
          <w:sz w:val="20"/>
          <w:szCs w:val="20"/>
        </w:rPr>
      </w:pPr>
    </w:p>
    <w:p w14:paraId="1B95D363" w14:textId="77777777" w:rsidR="00990FE4" w:rsidRDefault="00990FE4" w:rsidP="00700052">
      <w:pPr>
        <w:ind w:left="360" w:firstLine="270"/>
        <w:jc w:val="center"/>
        <w:rPr>
          <w:sz w:val="20"/>
          <w:szCs w:val="20"/>
        </w:rPr>
      </w:pPr>
    </w:p>
    <w:p w14:paraId="4C79316D" w14:textId="77777777" w:rsidR="00700052" w:rsidRPr="00922119" w:rsidRDefault="00700052" w:rsidP="00700052">
      <w:pPr>
        <w:ind w:left="360" w:firstLine="270"/>
        <w:jc w:val="center"/>
        <w:rPr>
          <w:sz w:val="20"/>
          <w:szCs w:val="20"/>
        </w:rPr>
      </w:pPr>
    </w:p>
    <w:p w14:paraId="39459BB4" w14:textId="44AC70C6" w:rsidR="00990FE4" w:rsidRDefault="00700052" w:rsidP="00990FE4">
      <w:pPr>
        <w:numPr>
          <w:ilvl w:val="0"/>
          <w:numId w:val="4"/>
        </w:numPr>
        <w:adjustRightInd w:val="0"/>
        <w:spacing w:before="60"/>
        <w:ind w:left="360" w:hanging="270"/>
        <w:jc w:val="both"/>
        <w:rPr>
          <w:sz w:val="20"/>
          <w:szCs w:val="20"/>
        </w:rPr>
      </w:pPr>
      <w:r w:rsidRPr="00922119">
        <w:rPr>
          <w:sz w:val="20"/>
          <w:szCs w:val="20"/>
        </w:rPr>
        <w:t xml:space="preserve">Verify selected terms and Click </w:t>
      </w:r>
      <w:r w:rsidR="009618F4">
        <w:rPr>
          <w:sz w:val="20"/>
          <w:szCs w:val="20"/>
        </w:rPr>
        <w:t xml:space="preserve">the </w:t>
      </w:r>
      <w:r w:rsidRPr="00922119">
        <w:rPr>
          <w:sz w:val="20"/>
          <w:szCs w:val="20"/>
        </w:rPr>
        <w:t>Finish Button</w:t>
      </w:r>
    </w:p>
    <w:p w14:paraId="28FC8029" w14:textId="0FB8A2AE" w:rsidR="0032409E" w:rsidRPr="00990FE4" w:rsidRDefault="00700052" w:rsidP="00990FE4">
      <w:pPr>
        <w:adjustRightInd w:val="0"/>
        <w:spacing w:before="60"/>
        <w:ind w:left="360" w:firstLine="360"/>
        <w:jc w:val="both"/>
        <w:rPr>
          <w:sz w:val="20"/>
          <w:szCs w:val="20"/>
        </w:rPr>
      </w:pPr>
      <w:r w:rsidRPr="00990FE4">
        <w:rPr>
          <w:sz w:val="20"/>
          <w:szCs w:val="20"/>
        </w:rPr>
        <w:t>In Figure 20, we select the words used and appear on the research mapping created, then click the "Finish" button. After that, we can see the results of mapping the research theme on digital learning media displayed in Figure 21.</w:t>
      </w:r>
    </w:p>
    <w:p w14:paraId="59AC592D" w14:textId="77777777" w:rsidR="0032409E" w:rsidRDefault="0032409E">
      <w:pPr>
        <w:pStyle w:val="TeksIsi"/>
        <w:spacing w:before="168"/>
      </w:pPr>
    </w:p>
    <w:p w14:paraId="0F85A7A8" w14:textId="77777777" w:rsidR="00700052" w:rsidRDefault="00700052" w:rsidP="00700052">
      <w:pPr>
        <w:spacing w:before="161"/>
        <w:ind w:left="360"/>
        <w:jc w:val="center"/>
        <w:rPr>
          <w:b/>
          <w:color w:val="000000"/>
          <w:sz w:val="20"/>
          <w:szCs w:val="20"/>
        </w:rPr>
      </w:pPr>
      <w:r w:rsidRPr="00922119">
        <w:rPr>
          <w:noProof/>
        </w:rPr>
        <w:drawing>
          <wp:inline distT="0" distB="0" distL="0" distR="0" wp14:anchorId="7FBB49AE" wp14:editId="0B5C40B5">
            <wp:extent cx="3106927" cy="2573866"/>
            <wp:effectExtent l="0" t="0" r="0" b="0"/>
            <wp:docPr id="159969365"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6927" cy="2573866"/>
                    </a:xfrm>
                    <a:prstGeom prst="rect">
                      <a:avLst/>
                    </a:prstGeom>
                    <a:noFill/>
                    <a:ln>
                      <a:noFill/>
                    </a:ln>
                  </pic:spPr>
                </pic:pic>
              </a:graphicData>
            </a:graphic>
          </wp:inline>
        </w:drawing>
      </w:r>
      <w:r w:rsidRPr="00700052">
        <w:rPr>
          <w:b/>
          <w:color w:val="000000"/>
          <w:sz w:val="20"/>
          <w:szCs w:val="20"/>
        </w:rPr>
        <w:t xml:space="preserve"> </w:t>
      </w:r>
    </w:p>
    <w:p w14:paraId="6A49F3C2" w14:textId="58F70AB5" w:rsidR="0032409E" w:rsidRDefault="00700052" w:rsidP="00700052">
      <w:pPr>
        <w:spacing w:before="161"/>
        <w:ind w:left="360"/>
        <w:jc w:val="center"/>
        <w:rPr>
          <w:color w:val="000000"/>
          <w:sz w:val="20"/>
          <w:szCs w:val="20"/>
        </w:rPr>
      </w:pPr>
      <w:r w:rsidRPr="00922119">
        <w:rPr>
          <w:b/>
          <w:color w:val="000000"/>
          <w:sz w:val="20"/>
          <w:szCs w:val="20"/>
        </w:rPr>
        <w:t>Figure 2</w:t>
      </w:r>
      <w:r>
        <w:rPr>
          <w:b/>
          <w:color w:val="000000"/>
          <w:sz w:val="20"/>
          <w:szCs w:val="20"/>
        </w:rPr>
        <w:t>1</w:t>
      </w:r>
      <w:r w:rsidRPr="00922119">
        <w:rPr>
          <w:b/>
          <w:color w:val="000000"/>
          <w:sz w:val="20"/>
          <w:szCs w:val="20"/>
        </w:rPr>
        <w:t xml:space="preserve">. </w:t>
      </w:r>
      <w:r w:rsidRPr="00922119">
        <w:rPr>
          <w:color w:val="000000"/>
          <w:sz w:val="20"/>
          <w:szCs w:val="20"/>
        </w:rPr>
        <w:t>Verification of word selection on VOSviewer.</w:t>
      </w:r>
    </w:p>
    <w:p w14:paraId="1D3F4221" w14:textId="5D350376" w:rsidR="00700052" w:rsidRPr="00700052" w:rsidRDefault="00700052" w:rsidP="00700052">
      <w:pPr>
        <w:spacing w:before="161"/>
        <w:ind w:left="360"/>
        <w:jc w:val="center"/>
        <w:rPr>
          <w:sz w:val="20"/>
          <w:szCs w:val="20"/>
        </w:rPr>
      </w:pPr>
    </w:p>
    <w:p w14:paraId="784CACD1" w14:textId="2C373690" w:rsidR="00700052" w:rsidRDefault="00700052" w:rsidP="00700052">
      <w:pPr>
        <w:pStyle w:val="TeksIsi"/>
        <w:spacing w:before="168"/>
        <w:jc w:val="center"/>
      </w:pPr>
      <w:r w:rsidRPr="00922119">
        <w:rPr>
          <w:noProof/>
        </w:rPr>
        <w:drawing>
          <wp:inline distT="0" distB="0" distL="0" distR="0" wp14:anchorId="619D64A7" wp14:editId="515F126A">
            <wp:extent cx="5224145" cy="2582545"/>
            <wp:effectExtent l="0" t="0" r="0" b="8255"/>
            <wp:docPr id="528714384"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24145" cy="2582545"/>
                    </a:xfrm>
                    <a:prstGeom prst="rect">
                      <a:avLst/>
                    </a:prstGeom>
                    <a:noFill/>
                    <a:ln>
                      <a:noFill/>
                    </a:ln>
                  </pic:spPr>
                </pic:pic>
              </a:graphicData>
            </a:graphic>
          </wp:inline>
        </w:drawing>
      </w:r>
    </w:p>
    <w:p w14:paraId="4061357F" w14:textId="0DA56B34" w:rsidR="00700052" w:rsidRPr="00922119" w:rsidRDefault="00700052" w:rsidP="00700052">
      <w:pPr>
        <w:ind w:left="360"/>
        <w:jc w:val="center"/>
        <w:rPr>
          <w:sz w:val="20"/>
          <w:szCs w:val="20"/>
        </w:rPr>
      </w:pPr>
      <w:r w:rsidRPr="00922119">
        <w:rPr>
          <w:b/>
          <w:color w:val="000000"/>
          <w:sz w:val="20"/>
          <w:szCs w:val="20"/>
        </w:rPr>
        <w:t>Figure 2</w:t>
      </w:r>
      <w:r>
        <w:rPr>
          <w:b/>
          <w:color w:val="000000"/>
          <w:sz w:val="20"/>
          <w:szCs w:val="20"/>
        </w:rPr>
        <w:t>2</w:t>
      </w:r>
      <w:r w:rsidRPr="00922119">
        <w:rPr>
          <w:b/>
          <w:color w:val="000000"/>
          <w:sz w:val="20"/>
          <w:szCs w:val="20"/>
        </w:rPr>
        <w:t xml:space="preserve">. </w:t>
      </w:r>
      <w:r w:rsidRPr="00922119">
        <w:rPr>
          <w:color w:val="000000"/>
          <w:sz w:val="20"/>
          <w:szCs w:val="20"/>
        </w:rPr>
        <w:t>The results of the mapping of the research on VOSviewer</w:t>
      </w:r>
    </w:p>
    <w:p w14:paraId="36A95541" w14:textId="77777777" w:rsidR="0032409E" w:rsidRDefault="0032409E">
      <w:pPr>
        <w:pStyle w:val="TeksIsi"/>
        <w:spacing w:before="168"/>
      </w:pPr>
    </w:p>
    <w:p w14:paraId="7EEB2F3A" w14:textId="280F7199" w:rsidR="00700052" w:rsidRDefault="00700052" w:rsidP="00990FE4">
      <w:pPr>
        <w:pStyle w:val="TeksIsi"/>
        <w:spacing w:before="168"/>
        <w:ind w:left="90" w:right="130"/>
        <w:jc w:val="both"/>
      </w:pPr>
      <w:r>
        <w:t>The results of the keyword network map visualization for research development related to digital learning media are divided into 5 clusters as shown in Figure 23 below:</w:t>
      </w:r>
    </w:p>
    <w:p w14:paraId="04E6F42E" w14:textId="2A2332FB" w:rsidR="00700052" w:rsidRDefault="00700052" w:rsidP="00990FE4">
      <w:pPr>
        <w:pStyle w:val="TeksIsi"/>
        <w:spacing w:before="168"/>
        <w:ind w:left="90" w:right="130" w:firstLine="720"/>
        <w:jc w:val="both"/>
      </w:pPr>
      <w:r>
        <w:t xml:space="preserve">Cluster 1. Titled Deep Learning Approach for Sentiment Analysis in Natural Language Text Reviews. The red color consists of 8 items including: approach, deep learning, natural language, sentiment analysis, word, use, text, </w:t>
      </w:r>
      <w:r w:rsidR="009618F4">
        <w:t xml:space="preserve">and </w:t>
      </w:r>
      <w:r>
        <w:t xml:space="preserve">review. </w:t>
      </w:r>
      <w:r w:rsidRPr="00D06A13">
        <w:rPr>
          <w:b/>
          <w:bCs/>
        </w:rPr>
        <w:t>This keyword has been used and discussed in the research</w:t>
      </w:r>
      <w:r>
        <w:t>; Deep learning for Arabic subjective sentiment analysis: Challenges and research opportunities</w:t>
      </w:r>
      <w:r w:rsidR="00A65C03">
        <w:fldChar w:fldCharType="begin"/>
      </w:r>
      <w:r w:rsidR="00A65C03">
        <w:instrText xml:space="preserve"> ADDIN ZOTERO_ITEM CSL_CITATION {"citationID":"wBh6sJ09","properties":{"formattedCitation":"[9]","plainCitation":"[9]","noteIndex":0},"citationItems":[{"id":205,"uris":["http://zotero.org/users/local/g36qV1kJ/items/6LDHV7CI"],"itemData":{"id":205,"type":"article-journal","container-title":"Applied Soft Computing","DOI":"10.1016/j.asoc.2020.106836","ISSN":"1568-4946","issue":"Query date: 2024-05-07 16:17:37","note":"publisher: Elsevier BV","page":"106836-106836","title":"Deep learning for Arabic subjective sentiment analysis: Challenges and research opportunities","volume":"98","author":[{"family":"Nassif","given":"Ali Bou"},{"family":"Elnagar","given":"Ashraf"},{"family":"Shahin","given":"Ismail"},{"family":"Henno","given":"Safaa"}],"issued":{"date-parts":[["2021"]]}}}],"schema":"https://github.com/citation-style-language/schema/raw/master/csl-citation.json"} </w:instrText>
      </w:r>
      <w:r w:rsidR="00A65C03">
        <w:fldChar w:fldCharType="separate"/>
      </w:r>
      <w:r w:rsidR="005B59E0" w:rsidRPr="005B59E0">
        <w:t>[9]</w:t>
      </w:r>
      <w:r w:rsidR="00A65C03">
        <w:fldChar w:fldCharType="end"/>
      </w:r>
      <w:r>
        <w:t xml:space="preserve">; Deep learning feature exploration for Android malware detection </w:t>
      </w:r>
      <w:r w:rsidR="00A65C03">
        <w:fldChar w:fldCharType="begin"/>
      </w:r>
      <w:r w:rsidR="00A65C03">
        <w:instrText xml:space="preserve"> ADDIN ZOTERO_ITEM CSL_CITATION {"citationID":"kmi30Arh","properties":{"formattedCitation":"[10]","plainCitation":"[10]","noteIndex":0},"citationItems":[{"id":197,"uris":["http://zotero.org/users/local/g36qV1kJ/items/NYLMPCHI"],"itemData":{"id":197,"type":"article-journal","container-title":"Applied Soft Computing","DOI":"10.1016/j.asoc.2020.107069","ISSN":"1568-4946","issue":"Query date: 2024-05-07 16:17:37","note":"publisher: Elsevier BV","page":"107069-107069","title":"Deep learning feature exploration for Android malware detection","volume":"102","author":[{"family":"Zhang","given":"Nan"},{"family":"Tan","given":"Yu-an"},{"family":"Yang","given":"Chen"},{"family":"Li","given":"Yuanzhang"}],"issued":{"date-parts":[["2021"]]}}}],"schema":"https://github.com/citation-style-language/schema/raw/master/csl-citation.json"} </w:instrText>
      </w:r>
      <w:r w:rsidR="00A65C03">
        <w:fldChar w:fldCharType="separate"/>
      </w:r>
      <w:r w:rsidR="005B59E0" w:rsidRPr="005B59E0">
        <w:t>[10]</w:t>
      </w:r>
      <w:r w:rsidR="00A65C03">
        <w:fldChar w:fldCharType="end"/>
      </w:r>
      <w:r>
        <w:t xml:space="preserve">; A distance-type-insensitive </w:t>
      </w:r>
      <w:r>
        <w:lastRenderedPageBreak/>
        <w:t>clustering approach</w:t>
      </w:r>
      <w:r w:rsidR="00A65C03">
        <w:fldChar w:fldCharType="begin"/>
      </w:r>
      <w:r w:rsidR="00A65C03">
        <w:instrText xml:space="preserve"> ADDIN ZOTERO_ITEM CSL_CITATION {"citationID":"EZlrQimJ","properties":{"formattedCitation":"[11]","plainCitation":"[11]","noteIndex":0},"citationItems":[{"id":1259,"uris":["http://zotero.org/users/local/g36qV1kJ/items/AIET7KYA"],"itemData":{"id":1259,"type":"article-journal","container-title":"Applied Soft Computing","DOI":"10.1016/j.asoc.2019.01.028","ISSN":"1568-4946","issue":"Query date: 2024-05-07 16:17:37","note":"publisher: Elsevier BV","page":"622-634","title":"A distance-type-insensitive clustering approach","volume":"77","author":[{"family":"Gu","given":"Xiaowei"},{"family":"Angelov","given":"Plamen"},{"family":"Zhao","given":"Zhijin"}],"issued":{"date-parts":[["2019"]]}}}],"schema":"https://github.com/citation-style-language/schema/raw/master/csl-citation.json"} </w:instrText>
      </w:r>
      <w:r w:rsidR="00A65C03">
        <w:fldChar w:fldCharType="separate"/>
      </w:r>
      <w:r w:rsidR="005B59E0" w:rsidRPr="005B59E0">
        <w:t>[11]</w:t>
      </w:r>
      <w:r w:rsidR="00A65C03">
        <w:fldChar w:fldCharType="end"/>
      </w:r>
      <w:r>
        <w:t xml:space="preserve">; A Review of Natural Language Processing Techniques for Sentiment Analysis using Pre-trained Models </w:t>
      </w:r>
      <w:r w:rsidR="00A65C03">
        <w:fldChar w:fldCharType="begin"/>
      </w:r>
      <w:r w:rsidR="00A65C03">
        <w:instrText xml:space="preserve"> ADDIN ZOTERO_ITEM CSL_CITATION {"citationID":"WQmwpK2g","properties":{"formattedCitation":"[12]","plainCitation":"[12]","noteIndex":0},"citationItems":[{"id":611,"uris":["http://zotero.org/users/local/g36qV1kJ/items/EMPVHI4L"],"itemData":{"id":611,"type":"article-journal","container-title":"2020 Fourth International Conference on Computing Methodologies and Communication (ICCMC)","DOI":"10.1109/iccmc48092.2020.iccmc-00064","issue":"Query date: 2024-05-07 16:17:37","note":"publisher: IEEE","title":"A Review of Natural Language Processing Techniques for Sentiment Analysis using Pre-trained Models","URL":"http://dx.doi.org/10.1109/iccmc48092.2020.iccmc-00064","author":[{"family":"Mathew","given":"Leeja"},{"family":"Bindu","given":"V R"}],"issued":{"date-parts":[["2020"]]}}}],"schema":"https://github.com/citation-style-language/schema/raw/master/csl-citation.json"} </w:instrText>
      </w:r>
      <w:r w:rsidR="00A65C03">
        <w:fldChar w:fldCharType="separate"/>
      </w:r>
      <w:r w:rsidR="005B59E0" w:rsidRPr="005B59E0">
        <w:t>[12]</w:t>
      </w:r>
      <w:r w:rsidR="00A65C03">
        <w:fldChar w:fldCharType="end"/>
      </w:r>
      <w:r>
        <w:t xml:space="preserve">; Sentiment Analysis of Mixed-Case Language using Natural Language Processing </w:t>
      </w:r>
      <w:r w:rsidR="00A65C03">
        <w:fldChar w:fldCharType="begin"/>
      </w:r>
      <w:r w:rsidR="00A65C03">
        <w:instrText xml:space="preserve"> ADDIN ZOTERO_ITEM CSL_CITATION {"citationID":"VezEotHt","properties":{"formattedCitation":"[13]","plainCitation":"[13]","noteIndex":0},"citationItems":[{"id":1007,"uris":["http://zotero.org/users/local/g36qV1kJ/items/FD69FCR8"],"itemData":{"id":1007,"type":"article-journal","container-title":"2021 Third International Conference on Inventive Research in Computing Applications (ICIRCA)","DOI":"10.1109/icirca51532.2021.9544554","issue":"Query date: 2024-05-07 16:17:37","note":"publisher: IEEE","title":"Sentiment Analysis of Mixed-Case Language using Natural Language Processing","URL":"http://dx.doi.org/10.1109/icirca51532.2021.9544554","author":[{"family":"Awatramani","given":"Priyanka"},{"family":"Daware","given":"Rucha"},{"family":"Chouhan","given":"Hrushabhsingh"},{"family":"Vaswani","given":"Anmol"},{"family":"Khedkar","given":"Sujata"}],"issued":{"date-parts":[["2021"]]}}}],"schema":"https://github.com/citation-style-language/schema/raw/master/csl-citation.json"} </w:instrText>
      </w:r>
      <w:r w:rsidR="00A65C03">
        <w:fldChar w:fldCharType="separate"/>
      </w:r>
      <w:r w:rsidR="005B59E0" w:rsidRPr="005B59E0">
        <w:t>[13]</w:t>
      </w:r>
      <w:r w:rsidR="00A65C03">
        <w:fldChar w:fldCharType="end"/>
      </w:r>
      <w:r>
        <w:t xml:space="preserve">; A Review of Textual and Voice Processing Algorithms in the Field of Natural Language Processing </w:t>
      </w:r>
      <w:r w:rsidR="00A65C03">
        <w:fldChar w:fldCharType="begin"/>
      </w:r>
      <w:r w:rsidR="00A65C03">
        <w:instrText xml:space="preserve"> ADDIN ZOTERO_ITEM CSL_CITATION {"citationID":"B49VpSqz","properties":{"formattedCitation":"[14]","plainCitation":"[14]","noteIndex":0},"citationItems":[{"id":1670,"uris":["http://zotero.org/users/local/g36qV1kJ/items/DXFHS86C"],"itemData":{"id":1670,"type":"article-journal","abstract":"Currently, there is a significant focus on natural language processing (NLP) within academic circles. As one of the initial domains of inquiry in the domain of machine learning, it has been utilized in a variety of significant sub-disciplines, such as text processing, speech recognition, and machine translation. Natural language processing has contributed to notable progress in computing and artificial intelligence. The recurrent neural network serves as a fundamental component for numerous techniques in domain of NLP. The present article conducts a comprehensive evaluation of various algorithms for processing textual and voice data, accompanied by illustrative instances of their functionality. Various algorithmic outcomes exhibit the advancements achieved in this field during the preceding decade. Our endeavor involved the classification of algorithms based on their respective types and expounding on the scope for future research in this domain. Furthermore, the study elucidates the potential applications of these heterogeneous algorithms and also evaluates the disparities among them through an analysis of the findings. Despite the fact that natural language processing has not yet achieved its ultimate objective of flawlessness, it is plausible that with sufficient exertion, the field will eventually attain it. Currently, a wide variety of artificial intelligence systems use natural language processing algorithms to comprehend human-spoken directions.","container-title":"Journal of Computing and Natural Science","DOI":"10.53759/181x/jcns202303018","ISSN":"2789-181X","issue":"Query date: 2024-05-07 16:17:37","note":"publisher: Anapub Publications","page":"194-203","title":"A Review of Textual and Voice Processing Algorithms in the Field of Natural Language Processing","author":[{"family":"Bowden","given":"Matt"}],"issued":{"date-parts":[["2023"]]}}}],"schema":"https://github.com/citation-style-language/schema/raw/master/csl-citation.json"} </w:instrText>
      </w:r>
      <w:r w:rsidR="00A65C03">
        <w:fldChar w:fldCharType="separate"/>
      </w:r>
      <w:r w:rsidR="005B59E0" w:rsidRPr="005B59E0">
        <w:t>[14]</w:t>
      </w:r>
      <w:r w:rsidR="00A65C03">
        <w:fldChar w:fldCharType="end"/>
      </w:r>
      <w:r>
        <w:t xml:space="preserve">; A Review of Research-based Automatic Text Simplification Tools </w:t>
      </w:r>
      <w:r w:rsidR="00A65C03">
        <w:fldChar w:fldCharType="begin"/>
      </w:r>
      <w:r w:rsidR="00A65C03">
        <w:instrText xml:space="preserve"> ADDIN ZOTERO_ITEM CSL_CITATION {"citationID":"Y9GtvYJj","properties":{"formattedCitation":"[15]","plainCitation":"[15]","noteIndex":0},"citationItems":[{"id":1783,"uris":["http://zotero.org/users/local/g36qV1kJ/items/G5QDPFU5"],"itemData":{"id":1783,"type":"article-journal","container-title":"Proceedings of the Conference Recent Advances in Natural Language Processing - Large Language Models for Natural Language Processings","DOI":"10.26615/978-954-452-092-2_036","issue":"Query date: 2024-05-07 16:17:37","note":"publisher: INCOMA Ltd., Shoumen, BULGARIA","title":"A Review of Research-based Automatic Text Simplification Tools","URL":"http://dx.doi.org/10.26615/978-954-452-092-2_036","author":[{"family":"Espinosa-Zaragoza","given":"Isabel"},{"family":"Abreu-Salas","given":"José"},{"family":"Lloret","given":"Elena"},{"family":"Moreda","given":"Paloma"},{"family":"Palomar","given":"Manuel"}],"issued":{"date-parts":[["2023"]]}}}],"schema":"https://github.com/citation-style-language/schema/raw/master/csl-citation.json"} </w:instrText>
      </w:r>
      <w:r w:rsidR="00A65C03">
        <w:fldChar w:fldCharType="separate"/>
      </w:r>
      <w:r w:rsidR="005B59E0" w:rsidRPr="005B59E0">
        <w:t>[15]</w:t>
      </w:r>
      <w:r w:rsidR="00A65C03">
        <w:fldChar w:fldCharType="end"/>
      </w:r>
      <w:r>
        <w:t xml:space="preserve">; A Chatbot Application by using Natural Language Processing and Artificial Intelligence Markup Language </w:t>
      </w:r>
      <w:r w:rsidR="00A65C03">
        <w:fldChar w:fldCharType="begin"/>
      </w:r>
      <w:r w:rsidR="00A65C03">
        <w:instrText xml:space="preserve"> ADDIN ZOTERO_ITEM CSL_CITATION {"citationID":"eftchSk7","properties":{"formattedCitation":"[16]","plainCitation":"[16]","noteIndex":0},"citationItems":[{"id":1175,"uris":["http://zotero.org/users/local/g36qV1kJ/items/9GBESF8P"],"itemData":{"id":1175,"type":"article-journal","abstract":"A program which helps in making conversation with the help of textual methods is referred to as chatbot. Chatbot helps in responding to a message quickly and that too without human intervention. Startups are inventing thousands of chatbots in order to provide a better service and keep their customers busy by a kind and simple conversation. It also helps in providing far better services to customers and helps in buying products. It takes an input from the user in the form of keywords, and it matches those keywords in its data-set to give out the corresponding output saved in it. It gives all the possible answers related to user queries. Since, most of the times like during pandemic, we cannot go outside and cannot meet people, it is an interactive way to get to know about how world is dealing with it. Chatbots exploits AI and ML platforms. Chatbots are becoming popular day by day in this modern era, they are being used in business groups and helps in reducing costs and can help in providing one to many communications that means it can handle multiple customers at same time. Chatbots need to be as efficient as possible.","container-title":"International Journal of Soft Computing and Engineering","DOI":"10.35940/ijsce.c3566.0712322","ISSN":"2231-2307","issue":"3","note":"publisher: Blue Eyes Intelligence Engineering and Sciences Engineering and Sciences Publication - BEIESP","page":"1-7","title":"A Chatbot Application by using Natural Language Processing and Artificial Intelligence Markup Language","volume":"12","author":[{"family":"Arya","given":"Vanshika"},{"family":"Khan","given":"Rukhsar"},{"family":"Aggarwal","given":"Prof. Mukul"}],"issued":{"date-parts":[["2022"]]}}}],"schema":"https://github.com/citation-style-language/schema/raw/master/csl-citation.json"} </w:instrText>
      </w:r>
      <w:r w:rsidR="00A65C03">
        <w:fldChar w:fldCharType="separate"/>
      </w:r>
      <w:r w:rsidR="005B59E0" w:rsidRPr="005B59E0">
        <w:t>[16]</w:t>
      </w:r>
      <w:r w:rsidR="00A65C03">
        <w:fldChar w:fldCharType="end"/>
      </w:r>
      <w:r>
        <w:t>.</w:t>
      </w:r>
    </w:p>
    <w:p w14:paraId="3F8F8261" w14:textId="5B18D30C" w:rsidR="00700052" w:rsidRDefault="00700052" w:rsidP="00990FE4">
      <w:pPr>
        <w:pStyle w:val="TeksIsi"/>
        <w:spacing w:before="168"/>
        <w:ind w:left="90" w:right="130" w:firstLine="720"/>
        <w:jc w:val="both"/>
      </w:pPr>
      <w:r>
        <w:t xml:space="preserve">Cluster 2. Titled Optimization and Classification Algorithms with Feature Selection Using Particle Swarm Optimization in Machine Learning.  The green color consists of 6 items, namely: algorithm, classification, optimization, feature selection, particle swarm optimization, </w:t>
      </w:r>
      <w:r w:rsidR="005E0411">
        <w:t xml:space="preserve">and </w:t>
      </w:r>
      <w:r>
        <w:t xml:space="preserve">machine. </w:t>
      </w:r>
      <w:r w:rsidRPr="00D06A13">
        <w:rPr>
          <w:b/>
          <w:bCs/>
        </w:rPr>
        <w:t>This keyword has been used and discussed in a study</w:t>
      </w:r>
      <w:r>
        <w:t xml:space="preserve"> </w:t>
      </w:r>
      <w:r w:rsidRPr="00D06A13">
        <w:rPr>
          <w:b/>
          <w:bCs/>
        </w:rPr>
        <w:t>entitled</w:t>
      </w:r>
      <w:r>
        <w:t>; Individualism of particles in particle swarm optimization</w:t>
      </w:r>
      <w:r w:rsidR="00C8399C">
        <w:fldChar w:fldCharType="begin"/>
      </w:r>
      <w:r w:rsidR="00C8399C">
        <w:instrText xml:space="preserve"> ADDIN ZOTERO_ITEM CSL_CITATION {"citationID":"Gk2GtGhg","properties":{"formattedCitation":"[17]","plainCitation":"[17]","noteIndex":0},"citationItems":[{"id":1249,"uris":["http://zotero.org/users/local/g36qV1kJ/items/RJUCFIFC"],"itemData":{"id":1249,"type":"article-journal","container-title":"Applied Soft Computing","DOI":"10.1016/j.asoc.2019.105619","ISSN":"1568-4946","issue":"Query date: 2024-05-07 16:17:37","note":"publisher: Elsevier BV","page":"105619-105619","title":"Individualism of particles in particle swarm optimization","volume":"83","author":[{"family":"Miao","given":"Kun"},{"family":"Mao","given":"Xiaolin"},{"family":"Li","given":"Chen"}],"issued":{"date-parts":[["2019"]]}}}],"schema":"https://github.com/citation-style-language/schema/raw/master/csl-citation.json"} </w:instrText>
      </w:r>
      <w:r w:rsidR="00C8399C">
        <w:fldChar w:fldCharType="separate"/>
      </w:r>
      <w:r w:rsidR="005B59E0" w:rsidRPr="005B59E0">
        <w:t>[17]</w:t>
      </w:r>
      <w:r w:rsidR="00C8399C">
        <w:fldChar w:fldCharType="end"/>
      </w:r>
      <w:r>
        <w:t>; A completed local shrinkage pattern for texture classification</w:t>
      </w:r>
      <w:r w:rsidR="00C8399C">
        <w:fldChar w:fldCharType="begin"/>
      </w:r>
      <w:r w:rsidR="00C8399C">
        <w:instrText xml:space="preserve"> ADDIN ZOTERO_ITEM CSL_CITATION {"citationID":"OsNlpqjg","properties":{"formattedCitation":"[18]","plainCitation":"[18]","noteIndex":0},"citationItems":[{"id":953,"uris":["http://zotero.org/users/local/g36qV1kJ/items/K9TLQLFA"],"itemData":{"id":953,"type":"article-journal","container-title":"Applied Soft Computing","DOI":"10.1016/j.asoc.2020.106830","ISSN":"1568-4946","issue":"Query date: 2024-05-07 16:17:37","note":"publisher: Elsevier BV","page":"106830-106830","title":"A completed local shrinkage pattern for texture classification","volume":"97","author":[{"family":"Xu","given":"Xiaochun"},{"family":"Li","given":"Yibing"},{"family":"Wu","given":"Q.M. Jonathan"}],"issued":{"date-parts":[["2020"]]}}}],"schema":"https://github.com/citation-style-language/schema/raw/master/csl-citation.json"} </w:instrText>
      </w:r>
      <w:r w:rsidR="00C8399C">
        <w:fldChar w:fldCharType="separate"/>
      </w:r>
      <w:r w:rsidR="005B59E0" w:rsidRPr="005B59E0">
        <w:t>[18]</w:t>
      </w:r>
      <w:r w:rsidR="00C8399C">
        <w:fldChar w:fldCharType="end"/>
      </w:r>
      <w:r>
        <w:t>; A gradient boosting decision tree based GPS signal reception classification algorithm</w:t>
      </w:r>
      <w:r w:rsidR="00C8399C">
        <w:fldChar w:fldCharType="begin"/>
      </w:r>
      <w:r w:rsidR="00C8399C">
        <w:instrText xml:space="preserve"> ADDIN ZOTERO_ITEM CSL_CITATION {"citationID":"filf2moK","properties":{"formattedCitation":"[19]","plainCitation":"[19]","noteIndex":0},"citationItems":[{"id":129,"uris":["http://zotero.org/users/local/g36qV1kJ/items/ATXHRFBV"],"itemData":{"id":129,"type":"article-journal","container-title":"Applied Soft Computing","DOI":"10.1016/j.asoc.2019.105942","ISSN":"1568-4946","issue":"Query date: 2024-05-07 16:17:37","note":"publisher: Elsevier BV","page":"105942-105942","title":"A gradient boosting decision tree based GPS signal reception classification algorithm","volume":"86","author":[{"family":"Sun","given":"Rui"},{"family":"Wang","given":"Guanyu"},{"family":"Zhang","given":"Wenyu"},{"family":"Hsu","given":"Li-Ta"},{"family":"Ochieng","given":"Washington Y."}],"issued":{"date-parts":[["2020"]]}}}],"schema":"https://github.com/citation-style-language/schema/raw/master/csl-citation.json"} </w:instrText>
      </w:r>
      <w:r w:rsidR="00C8399C">
        <w:fldChar w:fldCharType="separate"/>
      </w:r>
      <w:r w:rsidR="005B59E0" w:rsidRPr="005B59E0">
        <w:t>[19]</w:t>
      </w:r>
      <w:r w:rsidR="00C8399C">
        <w:fldChar w:fldCharType="end"/>
      </w:r>
      <w:r>
        <w:t>; A multi-objective feature selection approach based on chemical reaction optimization</w:t>
      </w:r>
      <w:r w:rsidR="00C8399C">
        <w:fldChar w:fldCharType="begin"/>
      </w:r>
      <w:r w:rsidR="00C8399C">
        <w:instrText xml:space="preserve"> ADDIN ZOTERO_ITEM CSL_CITATION {"citationID":"nfzZ6S9W","properties":{"formattedCitation":"[20]","plainCitation":"[20]","noteIndex":0},"citationItems":[{"id":1303,"uris":["http://zotero.org/users/local/g36qV1kJ/items/UQIG2XT3"],"itemData":{"id":1303,"type":"article-journal","container-title":"Applied Soft Computing","DOI":"10.1016/j.asoc.2021.107794","ISSN":"1568-4946","issue":"Query date: 2024-05-07 16:17:37","note":"publisher: Elsevier BV","page":"107794-107794","title":"A multi-objective feature selection approach based on chemical reaction optimization","volume":"112","author":[{"family":"Qiu","given":"Jianfeng"},{"family":"Xiang","given":"Xiaoshu"},{"family":"Wang","given":"Chao"},{"family":"Zhang","given":"Xingyi"}],"issued":{"date-parts":[["2021"]]}}}],"schema":"https://github.com/citation-style-language/schema/raw/master/csl-citation.json"} </w:instrText>
      </w:r>
      <w:r w:rsidR="00C8399C">
        <w:fldChar w:fldCharType="separate"/>
      </w:r>
      <w:r w:rsidR="005B59E0" w:rsidRPr="005B59E0">
        <w:t>[20]</w:t>
      </w:r>
      <w:r w:rsidR="00C8399C">
        <w:fldChar w:fldCharType="end"/>
      </w:r>
      <w:r>
        <w:t>; A many-objective particle swarm optimization with grid dominance ranking and clustering</w:t>
      </w:r>
      <w:r w:rsidR="00C8399C">
        <w:fldChar w:fldCharType="begin"/>
      </w:r>
      <w:r w:rsidR="00C8399C">
        <w:instrText xml:space="preserve"> ADDIN ZOTERO_ITEM CSL_CITATION {"citationID":"eD2D5dli","properties":{"formattedCitation":"[21]","plainCitation":"[21]","noteIndex":0},"citationItems":[{"id":487,"uris":["http://zotero.org/users/local/g36qV1kJ/items/4LWFE7GB"],"itemData":{"id":487,"type":"article-journal","container-title":"Applied Soft Computing","DOI":"10.1016/j.asoc.2020.106661","ISSN":"1568-4946","issue":"Query date: 2024-05-07 16:17:37","note":"publisher: Elsevier BV","page":"106661-106661","title":"A many-objective particle swarm optimization with grid dominance ranking and clustering","volume":"96","author":[{"family":"Li","given":"Li"},{"family":"Li","given":"Guangpeng"},{"family":"Chang","given":"Liang"}],"issued":{"date-parts":[["2020"]]}}}],"schema":"https://github.com/citation-style-language/schema/raw/master/csl-citation.json"} </w:instrText>
      </w:r>
      <w:r w:rsidR="00C8399C">
        <w:fldChar w:fldCharType="separate"/>
      </w:r>
      <w:r w:rsidR="005B59E0" w:rsidRPr="005B59E0">
        <w:t>[21]</w:t>
      </w:r>
      <w:r w:rsidR="00C8399C">
        <w:fldChar w:fldCharType="end"/>
      </w:r>
      <w:r>
        <w:t>; A multi-objective particle swarm optimization algorithm based on two-archive mechanism</w:t>
      </w:r>
      <w:r w:rsidR="00C8399C">
        <w:fldChar w:fldCharType="begin"/>
      </w:r>
      <w:r w:rsidR="00C8399C">
        <w:instrText xml:space="preserve"> ADDIN ZOTERO_ITEM CSL_CITATION {"citationID":"vDXQMYls","properties":{"formattedCitation":"[22]","plainCitation":"[22]","noteIndex":0},"citationItems":[{"id":127,"uris":["http://zotero.org/users/local/g36qV1kJ/items/L8EAY723"],"itemData":{"id":127,"type":"article-journal","container-title":"Applied Soft Computing","DOI":"10.1016/j.asoc.2022.108532","ISSN":"1568-4946","issue":"Query date: 2024-05-07 16:17:37","note":"publisher: Elsevier BV","page":"108532-108532","title":"A multi-objective particle swarm optimization algorithm based on two-archive mechanism","volume":"119","author":[{"family":"Cui","given":"Yingying"},{"family":"Meng","given":"Xi"},{"family":"Qiao","given":"Junfei"}],"issued":{"date-parts":[["2022"]]}}}],"schema":"https://github.com/citation-style-language/schema/raw/master/csl-citation.json"} </w:instrText>
      </w:r>
      <w:r w:rsidR="00C8399C">
        <w:fldChar w:fldCharType="separate"/>
      </w:r>
      <w:r w:rsidR="005B59E0" w:rsidRPr="005B59E0">
        <w:t>[22]</w:t>
      </w:r>
      <w:r w:rsidR="00C8399C">
        <w:fldChar w:fldCharType="end"/>
      </w:r>
      <w:r>
        <w:t>; A vector angles-based many-objective particle swarm optimization algorithm using archive</w:t>
      </w:r>
      <w:r w:rsidR="00C8399C">
        <w:fldChar w:fldCharType="begin"/>
      </w:r>
      <w:r w:rsidR="00C8399C">
        <w:instrText xml:space="preserve"> ADDIN ZOTERO_ITEM CSL_CITATION {"citationID":"rFk5sGuW","properties":{"formattedCitation":"[23]","plainCitation":"[23]","noteIndex":0},"citationItems":[{"id":635,"uris":["http://zotero.org/users/local/g36qV1kJ/items/NYG83CLV"],"itemData":{"id":635,"type":"article-journal","container-title":"Applied Soft Computing","DOI":"10.1016/j.asoc.2021.107299","ISSN":"1568-4946","issue":"Query date: 2024-05-07 16:17:37","note":"publisher: Elsevier BV","page":"107299-107299","title":"A vector angles-based many-objective particle swarm optimization algorithm using archive","volume":"106","author":[{"family":"Yang","given":"Lei"},{"family":"Hu","given":"Xin"},{"family":"Li","given":"Ke"}],"issued":{"date-parts":[["2021"]]}}}],"schema":"https://github.com/citation-style-language/schema/raw/master/csl-citation.json"} </w:instrText>
      </w:r>
      <w:r w:rsidR="00C8399C">
        <w:fldChar w:fldCharType="separate"/>
      </w:r>
      <w:r w:rsidR="005B59E0" w:rsidRPr="005B59E0">
        <w:t>[23]</w:t>
      </w:r>
      <w:r w:rsidR="00C8399C">
        <w:fldChar w:fldCharType="end"/>
      </w:r>
      <w:r>
        <w:t>; Advanced Machine Learning Techniques in Natural Language Processing for Indian Languages</w:t>
      </w:r>
      <w:r w:rsidR="00C8399C">
        <w:fldChar w:fldCharType="begin"/>
      </w:r>
      <w:r w:rsidR="00C8399C">
        <w:instrText xml:space="preserve"> ADDIN ZOTERO_ITEM CSL_CITATION {"citationID":"gJPdFufB","properties":{"formattedCitation":"[24]","plainCitation":"[24]","noteIndex":0},"citationItems":[{"id":1457,"uris":["http://zotero.org/users/local/g36qV1kJ/items/NBX8HCR4"],"itemData":{"id":1457,"type":"article-journal","container-title":"Smart Techniques for a Smarter Planet","DOI":"10.1007/978-3-030-03131-2_7","ISSN":"1434-9922","issue":"Query date: 2024-05-07 16:17:37","note":"publisher: Springer International Publishing","page":"117-144","title":"Advanced Machine Learning Techniques in Natural Language Processing for Indian Languages","author":[{"family":"Gupta","given":"Vaishali"},{"family":"Joshi","given":"Nisheeth"},{"family":"Mathur","given":"Iti"}],"issued":{"date-parts":[["2019"]]}}}],"schema":"https://github.com/citation-style-language/schema/raw/master/csl-citation.json"} </w:instrText>
      </w:r>
      <w:r w:rsidR="00C8399C">
        <w:fldChar w:fldCharType="separate"/>
      </w:r>
      <w:r w:rsidR="005B59E0" w:rsidRPr="005B59E0">
        <w:t>[24]</w:t>
      </w:r>
      <w:r w:rsidR="00C8399C">
        <w:fldChar w:fldCharType="end"/>
      </w:r>
      <w:r>
        <w:t>; An enhanced Bacterial Foraging Optimization and its application for training kernel extreme learning machine</w:t>
      </w:r>
      <w:r w:rsidR="00C8399C">
        <w:fldChar w:fldCharType="begin"/>
      </w:r>
      <w:r w:rsidR="00C8399C">
        <w:instrText xml:space="preserve"> ADDIN ZOTERO_ITEM CSL_CITATION {"citationID":"2d48CY44","properties":{"formattedCitation":"[25]","plainCitation":"[25]","noteIndex":0},"citationItems":[{"id":95,"uris":["http://zotero.org/users/local/g36qV1kJ/items/T7JIKHBR"],"itemData":{"id":95,"type":"article-journal","container-title":"Applied Soft Computing","DOI":"10.1016/j.asoc.2019.105884","ISSN":"1568-4946","issue":"Query date: 2024-05-07 16:17:37","note":"publisher: Elsevier BV","page":"105884-105884","title":"An enhanced Bacterial Foraging Optimization and its application for training kernel extreme learning machine","volume":"86","author":[{"family":"Chen","given":"Huiling"},{"family":"Zhang","given":"Qian"},{"family":"Luo","given":"Jie"},{"family":"Xu","given":"Yueting"},{"family":"Zhang","given":"Xiaoqin"}],"issued":{"date-parts":[["2020"]]}}}],"schema":"https://github.com/citation-style-language/schema/raw/master/csl-citation.json"} </w:instrText>
      </w:r>
      <w:r w:rsidR="00C8399C">
        <w:fldChar w:fldCharType="separate"/>
      </w:r>
      <w:r w:rsidR="005B59E0" w:rsidRPr="005B59E0">
        <w:t>[25]</w:t>
      </w:r>
      <w:r w:rsidR="00C8399C">
        <w:fldChar w:fldCharType="end"/>
      </w:r>
      <w:r>
        <w:t>.</w:t>
      </w:r>
    </w:p>
    <w:p w14:paraId="5D533A53" w14:textId="0A841B67" w:rsidR="00700052" w:rsidRDefault="00700052" w:rsidP="00990FE4">
      <w:pPr>
        <w:pStyle w:val="TeksIsi"/>
        <w:spacing w:before="168"/>
        <w:ind w:left="90" w:right="130" w:firstLine="720"/>
        <w:jc w:val="both"/>
      </w:pPr>
      <w:r>
        <w:t xml:space="preserve">Cluster 3. Entitled Image Processing and Analysis Using Convolutional Neural Networks and Generic Algorithms. The blue color consists of 4 items, namely: convolutional neural network, image processing, image, generic algorithm. </w:t>
      </w:r>
      <w:r w:rsidRPr="00D06A13">
        <w:rPr>
          <w:b/>
          <w:bCs/>
        </w:rPr>
        <w:t>This keyword has been used and discussed in research entitled</w:t>
      </w:r>
      <w:r>
        <w:t>; Distribution linguistic preference relations with incomplete symbolic proportions for group decision making</w:t>
      </w:r>
      <w:r w:rsidR="00C8399C">
        <w:fldChar w:fldCharType="begin"/>
      </w:r>
      <w:r w:rsidR="00C8399C">
        <w:instrText xml:space="preserve"> ADDIN ZOTERO_ITEM CSL_CITATION {"citationID":"Gm9zCb4E","properties":{"formattedCitation":"[26]","plainCitation":"[26]","noteIndex":0},"citationItems":[{"id":471,"uris":["http://zotero.org/users/local/g36qV1kJ/items/RQPPPVV5"],"itemData":{"id":471,"type":"article-journal","container-title":"Applied Soft Computing","DOI":"10.1016/j.asoc.2019.106005","ISSN":"1568-4946","issue":"Query date: 2024-05-07 16:17:37","note":"publisher: Elsevier BV","page":"106005-106005","title":"Distribution linguistic preference relations with incomplete symbolic proportions for group decision making","volume":"88","author":[{"family":"Tang","given":"Xiaoan"},{"family":"Zhang","given":"Qiang"},{"family":"Peng","given":"Zhanglin"},{"family":"Pedrycz","given":"Witold"},{"family":"Yang","given":"Shanlin"}],"issued":{"date-parts":[["2020"]]}}}],"schema":"https://github.com/citation-style-language/schema/raw/master/csl-citation.json"} </w:instrText>
      </w:r>
      <w:r w:rsidR="00C8399C">
        <w:fldChar w:fldCharType="separate"/>
      </w:r>
      <w:r w:rsidR="005B59E0" w:rsidRPr="005B59E0">
        <w:t>[26]</w:t>
      </w:r>
      <w:r w:rsidR="00C8399C">
        <w:fldChar w:fldCharType="end"/>
      </w:r>
      <w:r>
        <w:t>; Application of machine vision based on genetic algorithm in image painting style method and image processing optimization</w:t>
      </w:r>
      <w:r w:rsidR="00C8399C">
        <w:fldChar w:fldCharType="begin"/>
      </w:r>
      <w:r w:rsidR="00C8399C">
        <w:instrText xml:space="preserve"> ADDIN ZOTERO_ITEM CSL_CITATION {"citationID":"OyPyCi6K","properties":{"formattedCitation":"[27]","plainCitation":"[27]","noteIndex":0},"citationItems":[{"id":1365,"uris":["http://zotero.org/users/local/g36qV1kJ/items/FIMEFAMJ"],"itemData":{"id":1365,"type":"article-journal","container-title":"Soft Computing","DOI":"10.1007/s00500-023-08408-1","ISSN":"1432-7643","issue":"Query date: 2024-05-07 16:17:37","note":"publisher: Springer Science and Business Media LLC","title":"Application of machine vision based on genetic algorithm in image painting style method and image processing optimization","URL":"http://dx.doi.org/10.1007/s00500-023-08408-1","author":[{"family":"Jin","given":"Xin"}],"issued":{"date-parts":[["2023"]]}}}],"schema":"https://github.com/citation-style-language/schema/raw/master/csl-citation.json"} </w:instrText>
      </w:r>
      <w:r w:rsidR="00C8399C">
        <w:fldChar w:fldCharType="separate"/>
      </w:r>
      <w:r w:rsidR="005B59E0" w:rsidRPr="005B59E0">
        <w:t>[27]</w:t>
      </w:r>
      <w:r w:rsidR="00C8399C">
        <w:fldChar w:fldCharType="end"/>
      </w:r>
      <w:r>
        <w:t>; Image processing algorithm based on soft computing and mathematical morphology</w:t>
      </w:r>
      <w:r w:rsidR="00C8399C">
        <w:fldChar w:fldCharType="begin"/>
      </w:r>
      <w:r w:rsidR="00C8399C">
        <w:instrText xml:space="preserve"> ADDIN ZOTERO_ITEM CSL_CITATION {"citationID":"0GKKP5Hd","properties":{"formattedCitation":"[28]","plainCitation":"[28]","noteIndex":0},"citationItems":[{"id":1815,"uris":["http://zotero.org/users/local/g36qV1kJ/items/AE6PMAJT"],"itemData":{"id":1815,"type":"article-journal","container-title":"Third International Conference on Signal Image Processing and Communication (ICSIPC 2023)","DOI":"10.1117/12.3004638","issue":"Query date: 2024-05-07 16:17:37","note":"publisher: SPIE","title":"Image processing algorithm based on soft computing and mathematical morphology","URL":"http://dx.doi.org/10.1117/12.3004638","author":[{"family":"Song","given":"Dongmei"}],"issued":{"date-parts":[["2023"]]}}}],"schema":"https://github.com/citation-style-language/schema/raw/master/csl-citation.json"} </w:instrText>
      </w:r>
      <w:r w:rsidR="00C8399C">
        <w:fldChar w:fldCharType="separate"/>
      </w:r>
      <w:r w:rsidR="005B59E0" w:rsidRPr="005B59E0">
        <w:t>[28]</w:t>
      </w:r>
      <w:r w:rsidR="00C8399C">
        <w:fldChar w:fldCharType="end"/>
      </w:r>
      <w:r>
        <w:t>; Image processing meets time series analysis: Predicting Forex profitable technical pattern positions</w:t>
      </w:r>
      <w:r w:rsidR="00C8399C">
        <w:fldChar w:fldCharType="begin"/>
      </w:r>
      <w:r w:rsidR="00C8399C">
        <w:instrText xml:space="preserve"> ADDIN ZOTERO_ITEM CSL_CITATION {"citationID":"Av4ajUDW","properties":{"formattedCitation":"[29]","plainCitation":"[29]","noteIndex":0},"citationItems":[{"id":1139,"uris":["http://zotero.org/users/local/g36qV1kJ/items/N2UTI2I6"],"itemData":{"id":1139,"type":"article-journal","container-title":"Applied Soft Computing","DOI":"10.1016/j.asoc.2021.107460","ISSN":"1568-4946","issue":"Query date: 2024-05-07 16:17:37","note":"publisher: Elsevier BV","page":"107460-107460","title":"Image processing meets time series analysis: Predicting Forex profitable technical pattern positions","volume":"108","author":[{"family":"Moghaddam","given":"Arya Hadizadeh"},{"family":"Momtazi","given":"Saeedeh"}],"issued":{"date-parts":[["2021"]]}}}],"schema":"https://github.com/citation-style-language/schema/raw/master/csl-citation.json"} </w:instrText>
      </w:r>
      <w:r w:rsidR="00C8399C">
        <w:fldChar w:fldCharType="separate"/>
      </w:r>
      <w:r w:rsidR="005B59E0" w:rsidRPr="005B59E0">
        <w:t>[29]</w:t>
      </w:r>
      <w:r w:rsidR="00C8399C">
        <w:fldChar w:fldCharType="end"/>
      </w:r>
      <w:r>
        <w:t>; Convolutional neural network pruning based on multi-objective feature map selection for image classification</w:t>
      </w:r>
      <w:r w:rsidR="00C8399C">
        <w:fldChar w:fldCharType="begin"/>
      </w:r>
      <w:r w:rsidR="00C8399C">
        <w:instrText xml:space="preserve"> ADDIN ZOTERO_ITEM CSL_CITATION {"citationID":"SN9xP6Bc","properties":{"formattedCitation":"[30]","plainCitation":"[30]","noteIndex":0},"citationItems":[{"id":297,"uris":["http://zotero.org/users/local/g36qV1kJ/items/RHWT5FXA"],"itemData":{"id":297,"type":"article-journal","container-title":"Applied Soft Computing","DOI":"10.1016/j.asoc.2023.110229","ISSN":"1568-4946","issue":"Query date: 2024-05-07 16:17:37","note":"publisher: Elsevier BV","page":"110229-110229","title":"Convolutional neural network pruning based on multi-objective feature map selection for image classification","volume":"139","author":[{"family":"Jiang","given":"Pengcheng"},{"family":"Xue","given":"Yu"},{"family":"Neri","given":"Ferrante"}],"issued":{"date-parts":[["2023"]]}}}],"schema":"https://github.com/citation-style-language/schema/raw/master/csl-citation.json"} </w:instrText>
      </w:r>
      <w:r w:rsidR="00C8399C">
        <w:fldChar w:fldCharType="separate"/>
      </w:r>
      <w:r w:rsidR="005B59E0" w:rsidRPr="005B59E0">
        <w:t>[30]</w:t>
      </w:r>
      <w:r w:rsidR="00C8399C">
        <w:fldChar w:fldCharType="end"/>
      </w:r>
      <w:r>
        <w:t xml:space="preserve">; ED-ACNN: Novel attention convolutional neural network based on </w:t>
      </w:r>
      <w:r w:rsidR="009618F4">
        <w:t>encoder-decoder</w:t>
      </w:r>
      <w:r>
        <w:t xml:space="preserve"> framework for human traffic prediction</w:t>
      </w:r>
      <w:r w:rsidR="00C8399C">
        <w:fldChar w:fldCharType="begin"/>
      </w:r>
      <w:r w:rsidR="00C8399C">
        <w:instrText xml:space="preserve"> ADDIN ZOTERO_ITEM CSL_CITATION {"citationID":"UamjFAG9","properties":{"formattedCitation":"[31]","plainCitation":"[31]","noteIndex":0},"citationItems":[{"id":671,"uris":["http://zotero.org/users/local/g36qV1kJ/items/ZPPZBC7P"],"itemData":{"id":671,"type":"article-journal","container-title":"Applied Soft Computing","DOI":"10.1016/j.asoc.2020.106688","ISSN":"1568-4946","issue":"Query date: 2024-05-07 16:17:37","note":"publisher: Elsevier BV","page":"106688-106688","title":"ED-ACNN: Novel attention convolutional neural network based on encoder–decoder framework for human traffic prediction","volume":"97","author":[{"family":"Pu","given":"Bin"},{"family":"Liu","given":"Yuan"},{"family":"Zhu","given":"Ningbo"},{"family":"Li","given":"Kenli"},{"family":"Li","given":"Keqin"}],"issued":{"date-parts":[["2020"]]}}}],"schema":"https://github.com/citation-style-language/schema/raw/master/csl-citation.json"} </w:instrText>
      </w:r>
      <w:r w:rsidR="00C8399C">
        <w:fldChar w:fldCharType="separate"/>
      </w:r>
      <w:r w:rsidR="005B59E0" w:rsidRPr="005B59E0">
        <w:t>[31]</w:t>
      </w:r>
      <w:r w:rsidR="00C8399C">
        <w:fldChar w:fldCharType="end"/>
      </w:r>
      <w:r>
        <w:t>; Evolving convolutional neural networks by symbiotic organisms search algorithm for image classification</w:t>
      </w:r>
      <w:r w:rsidR="00C8399C">
        <w:fldChar w:fldCharType="begin"/>
      </w:r>
      <w:r w:rsidR="00C8399C">
        <w:instrText xml:space="preserve"> ADDIN ZOTERO_ITEM CSL_CITATION {"citationID":"wUvC8czi","properties":{"formattedCitation":"[32]","plainCitation":"[32]","noteIndex":0},"citationItems":[{"id":1305,"uris":["http://zotero.org/users/local/g36qV1kJ/items/T3TT77R9"],"itemData":{"id":1305,"type":"article-journal","container-title":"Soft Computing","DOI":"10.1007/s00500-020-04713-1","ISSN":"1432-7643","issue":"17","note":"publisher: Springer Science and Business Media LLC","page":"12887-12900","title":"Evolving semantic object segmentation methods automatically by genetic programming from images and image processing operators","volume":"24","author":[{"family":"Liang","given":"Jiayu"},{"family":"Wen","given":"Jixiang"},{"family":"Wang","given":"Zhe"},{"family":"Wang","given":"Jianming"}],"issued":{"date-parts":[["2020"]]}}}],"schema":"https://github.com/citation-style-language/schema/raw/master/csl-citation.json"} </w:instrText>
      </w:r>
      <w:r w:rsidR="00C8399C">
        <w:fldChar w:fldCharType="separate"/>
      </w:r>
      <w:r w:rsidR="005B59E0" w:rsidRPr="005B59E0">
        <w:t>[32]</w:t>
      </w:r>
      <w:r w:rsidR="00C8399C">
        <w:fldChar w:fldCharType="end"/>
      </w:r>
      <w:r>
        <w:t>; An optimized generic cerebral tumor growth modeling framework by coupling biomechanical and diffusive models with treatment effects</w:t>
      </w:r>
      <w:r w:rsidR="00C8399C">
        <w:fldChar w:fldCharType="begin"/>
      </w:r>
      <w:r w:rsidR="002F6E7A">
        <w:instrText xml:space="preserve"> ADDIN ZOTERO_ITEM CSL_CITATION {"citationID":"IuFpRPy0","properties":{"formattedCitation":"[33]","plainCitation":"[33]","noteIndex":0},"citationItems":[{"id":965,"uris":["http://zotero.org/users/local/g36qV1kJ/items/TDEKBTMW"],"itemData":{"id":965,"type":"article-journal","container-title":"Applied Soft Computing","DOI":"10.1016/j.asoc.2019.04.034","ISSN":"1568-4946","issue":"Query date: 2024-05-07 16:17:37","note":"publisher: Elsevier BV","page":"617-627","title":"An optimized generic cerebral tumor growth modeling framework by coupling biomechanical and diffusive models with treatment effects","volume":"80","author":[{"family":"Elazab","given":"Ahmed"},{"family":"Anter","given":"Ahmed M."},{"family":"Bai","given":"Hongmin"},{"family":"Hu","given":"Qingmao"},{"family":"Hussain","given":"Zakir"},{"family":"Ni","given":"Dong"},{"family":"Wang","given":"Tianfu"},{"family":"Lei","given":"Baiying"}],"issued":{"date-parts":[["2019"]]}}}],"schema":"https://github.com/citation-style-language/schema/raw/master/csl-citation.json"} </w:instrText>
      </w:r>
      <w:r w:rsidR="00C8399C">
        <w:fldChar w:fldCharType="separate"/>
      </w:r>
      <w:r w:rsidR="005B59E0" w:rsidRPr="005B59E0">
        <w:t>[33]</w:t>
      </w:r>
      <w:r w:rsidR="00C8399C">
        <w:fldChar w:fldCharType="end"/>
      </w:r>
      <w:r>
        <w:t>.</w:t>
      </w:r>
    </w:p>
    <w:p w14:paraId="342EDC41" w14:textId="3490A002" w:rsidR="00700052" w:rsidRDefault="00700052" w:rsidP="00990FE4">
      <w:pPr>
        <w:pStyle w:val="TeksIsi"/>
        <w:spacing w:before="168"/>
        <w:ind w:left="90" w:right="130" w:firstLine="720"/>
        <w:jc w:val="both"/>
      </w:pPr>
      <w:r>
        <w:t xml:space="preserve">Cluster 4. Entitled Decision Models and Multi-Objective Optimization. The yellow color consists of 3 items, namely: decision, model, multi-objective optimization. </w:t>
      </w:r>
      <w:r w:rsidRPr="00D06A13">
        <w:rPr>
          <w:b/>
          <w:bCs/>
        </w:rPr>
        <w:t>This keyword has been used and discussed in research entitled</w:t>
      </w:r>
      <w:r>
        <w:t>; Decision Making on Tourism by Using Natural Language Processing</w:t>
      </w:r>
      <w:r w:rsidR="002F6E7A">
        <w:fldChar w:fldCharType="begin"/>
      </w:r>
      <w:r w:rsidR="002F6E7A">
        <w:instrText xml:space="preserve"> ADDIN ZOTERO_ITEM CSL_CITATION {"citationID":"cxgY0RDV","properties":{"formattedCitation":"[34]","plainCitation":"[34]","noteIndex":0},"citationItems":[{"id":1169,"uris":["http://zotero.org/users/local/g36qV1kJ/items/7BYRBDCP"],"itemData":{"id":1169,"type":"article-journal","container-title":"11th International Conference on Theory and Application of Soft Computing, Computing with Words and Perceptions and Artificial Intelligence - ICSCCW-2021","DOI":"10.1007/978-3-030-92127-9_98","ISSN":"2367-3370","issue":"Query date: 2024-05-07 16:17:37","note":"publisher: Springer International Publishing","page":"741-747","title":"Decision Making on Tourism by Using Natural Language Processing","author":[{"family":"Huseynova","given":"Nigar F."}],"issued":{"date-parts":[["2022"]]}}}],"schema":"https://github.com/citation-style-language/schema/raw/master/csl-citation.json"} </w:instrText>
      </w:r>
      <w:r w:rsidR="002F6E7A">
        <w:fldChar w:fldCharType="separate"/>
      </w:r>
      <w:r w:rsidR="005B59E0" w:rsidRPr="005B59E0">
        <w:t>[34]</w:t>
      </w:r>
      <w:r w:rsidR="002F6E7A">
        <w:fldChar w:fldCharType="end"/>
      </w:r>
      <w:r>
        <w:t>; A decision making model based on the leading principal submatrices of a reciprocal preference relation</w:t>
      </w:r>
      <w:r w:rsidR="002F6E7A">
        <w:fldChar w:fldCharType="begin"/>
      </w:r>
      <w:r w:rsidR="002F6E7A">
        <w:instrText xml:space="preserve"> ADDIN ZOTERO_ITEM CSL_CITATION {"citationID":"qN1epIUs","properties":{"formattedCitation":"[35]","plainCitation":"[35]","noteIndex":0},"citationItems":[{"id":1185,"uris":["http://zotero.org/users/local/g36qV1kJ/items/4SZY9C4V"],"itemData":{"id":1185,"type":"article-journal","container-title":"Applied Soft Computing","DOI":"10.1016/j.asoc.2020.106448","ISSN":"1568-4946","issue":"Query date: 2024-05-07 16:17:37","note":"publisher: Elsevier BV","page":"106448-106448","title":"A decision making model based on the leading principal submatrices of a reciprocal preference relation","volume":"94","author":[{"family":"Liu","given":"Fang"},{"family":"Zhang","given":"Jia-Wei"},{"family":"Zou","given":"Shu-Cai"}],"issued":{"date-parts":[["2020"]]}}}],"schema":"https://github.com/citation-style-language/schema/raw/master/csl-citation.json"} </w:instrText>
      </w:r>
      <w:r w:rsidR="002F6E7A">
        <w:fldChar w:fldCharType="separate"/>
      </w:r>
      <w:r w:rsidR="005B59E0" w:rsidRPr="005B59E0">
        <w:t>[35]</w:t>
      </w:r>
      <w:r w:rsidR="002F6E7A">
        <w:fldChar w:fldCharType="end"/>
      </w:r>
      <w:r>
        <w:t>; A multistage risk decision making method for normal cloud model considering behavior characteristics</w:t>
      </w:r>
      <w:r w:rsidR="002F6E7A">
        <w:fldChar w:fldCharType="begin"/>
      </w:r>
      <w:r w:rsidR="002F6E7A">
        <w:instrText xml:space="preserve"> ADDIN ZOTERO_ITEM CSL_CITATION {"citationID":"F5bmzruo","properties":{"formattedCitation":"[36]","plainCitation":"[36]","noteIndex":0},"citationItems":[{"id":363,"uris":["http://zotero.org/users/local/g36qV1kJ/items/HEFF5PH4"],"itemData":{"id":363,"type":"article-journal","container-title":"Applied Soft Computing","DOI":"10.1016/j.asoc.2019.02.033","ISSN":"1568-4946","issue":"Query date: 2024-05-07 16:17:37","note":"publisher: Elsevier BV","page":"393-406","title":"A multistage risk decision making method for normal cloud model considering behavior characteristics","volume":"78","author":[{"family":"Song","given":"Wen"},{"family":"Zhu","given":"Jianjun"}],"issued":{"date-parts":[["2019"]]}}}],"schema":"https://github.com/citation-style-language/schema/raw/master/csl-citation.json"} </w:instrText>
      </w:r>
      <w:r w:rsidR="002F6E7A">
        <w:fldChar w:fldCharType="separate"/>
      </w:r>
      <w:r w:rsidR="005B59E0" w:rsidRPr="005B59E0">
        <w:t>[36]</w:t>
      </w:r>
      <w:r w:rsidR="002F6E7A">
        <w:fldChar w:fldCharType="end"/>
      </w:r>
      <w:r>
        <w:t>; An adaptive consensus model in large-scale group decision making with noncooperative and compromising behaviors</w:t>
      </w:r>
      <w:r w:rsidR="002F6E7A">
        <w:fldChar w:fldCharType="begin"/>
      </w:r>
      <w:r w:rsidR="002F6E7A">
        <w:instrText xml:space="preserve"> ADDIN ZOTERO_ITEM CSL_CITATION {"citationID":"MtyMXaXd","properties":{"formattedCitation":"[37]","plainCitation":"[37]","noteIndex":0},"citationItems":[{"id":1363,"uris":["http://zotero.org/users/local/g36qV1kJ/items/UXF4BMBL"],"itemData":{"id":1363,"type":"article-journal","container-title":"Applied Soft Computing","DOI":"10.1016/j.asoc.2023.110944","ISSN":"1568-4946","issue":"Query date: 2024-05-07 16:17:37","note":"publisher: Elsevier BV","page":"110944-110944","title":"An adaptive consensus model in large-scale group decision making with noncooperative and compromising behaviors","volume":"149","author":[{"family":"Shang","given":"Cui"},{"family":"Zhang","given":"Runtong"},{"family":"Zhu","given":"Xiaomin"}],"issued":{"date-parts":[["2023"]]}}}],"schema":"https://github.com/citation-style-language/schema/raw/master/csl-citation.json"} </w:instrText>
      </w:r>
      <w:r w:rsidR="002F6E7A">
        <w:fldChar w:fldCharType="separate"/>
      </w:r>
      <w:r w:rsidR="005B59E0" w:rsidRPr="005B59E0">
        <w:t>[37]</w:t>
      </w:r>
      <w:r w:rsidR="002F6E7A">
        <w:fldChar w:fldCharType="end"/>
      </w:r>
      <w:r>
        <w:t>; An Improved Chatbot for Predicting Disease and Medicines Using Natural Language Processing with Fuzzy Logic</w:t>
      </w:r>
      <w:r w:rsidR="002F6E7A">
        <w:fldChar w:fldCharType="begin"/>
      </w:r>
      <w:r w:rsidR="002F6E7A">
        <w:instrText xml:space="preserve"> ADDIN ZOTERO_ITEM CSL_CITATION {"citationID":"iMXQOhrc","properties":{"formattedCitation":"[38]","plainCitation":"[38]","noteIndex":0},"citationItems":[{"id":1551,"uris":["http://zotero.org/users/local/g36qV1kJ/items/EBL3DHXG"],"itemData":{"id":1551,"type":"article-journal","abstract":"The aim is to create an artificial conversation entity(chatbot) using python to predict disease and medicine for healthcare treatments. Two algorithms fuzzy support vector machine algorithms are compared with Decision tree algorithm sample size taken 28. G power of 81% and sample size is calculated using the G power tool. Performances of the score model validated test set accuracy with 95% confidence interval for fuzzy support vector machine algorithm with different sub-samples has 91.60% accuracy comparing with Decision tree which has 87.90% accuracy.Independent Sample T-test a significance difference in accuracy and loss is observed p&lt;0.005.From the results it is concluded that proposed algorithm Fuzzy support vector machine will produce better results than the existing algorithm.","container-title":"Advances in Parallel Computing Algorithms, Tools and Paradigms","DOI":"10.3233/apc220035","ISSN":"0927-5452","issue":"Query date: 2024-05-07 16:17:37","note":"publisher: IOS Press","title":"An Improved Chatbot for Predicting Disease and Medicines Using Natural Language Processing with Fuzzy Logic","URL":"http://dx.doi.org/10.3233/apc220035","author":[{"family":"PhaniRaghava","given":"B."},{"family":"Kumar","given":"S. Ashok"}],"issued":{"date-parts":[["2022"]]}}}],"schema":"https://github.com/citation-style-language/schema/raw/master/csl-citation.json"} </w:instrText>
      </w:r>
      <w:r w:rsidR="002F6E7A">
        <w:fldChar w:fldCharType="separate"/>
      </w:r>
      <w:r w:rsidR="005B59E0" w:rsidRPr="005B59E0">
        <w:t>[38]</w:t>
      </w:r>
      <w:r w:rsidR="002F6E7A">
        <w:fldChar w:fldCharType="end"/>
      </w:r>
      <w:r>
        <w:t>; Attribute reduction in inconsistent grey decision systems based on variable precision grey multigranulation rough set model</w:t>
      </w:r>
      <w:r w:rsidR="002F6E7A">
        <w:fldChar w:fldCharType="begin"/>
      </w:r>
      <w:r w:rsidR="002F6E7A">
        <w:instrText xml:space="preserve"> ADDIN ZOTERO_ITEM CSL_CITATION {"citationID":"TpdwcP5i","properties":{"formattedCitation":"[39]","plainCitation":"[39]","noteIndex":0},"citationItems":[{"id":411,"uris":["http://zotero.org/users/local/g36qV1kJ/items/6W63P82X"],"itemData":{"id":411,"type":"article-journal","container-title":"Applied Soft Computing","DOI":"10.1016/j.asoc.2022.109928","ISSN":"1568-4946","issue":"Query date: 2024-05-07 16:17:37","note":"publisher: Elsevier BV","page":"109928-109928","title":"Attribute reduction in inconsistent grey decision systems based on variable precision grey multigranulation rough set model","volume":"133","author":[{"family":"Kang","given":"Yun"},{"family":"Dai","given":"Jianhua"}],"issued":{"date-parts":[["2023"]]}}}],"schema":"https://github.com/citation-style-language/schema/raw/master/csl-citation.json"} </w:instrText>
      </w:r>
      <w:r w:rsidR="002F6E7A">
        <w:fldChar w:fldCharType="separate"/>
      </w:r>
      <w:r w:rsidR="005B59E0" w:rsidRPr="005B59E0">
        <w:t>[39]</w:t>
      </w:r>
      <w:r w:rsidR="002F6E7A">
        <w:fldChar w:fldCharType="end"/>
      </w:r>
      <w:r>
        <w:t>; A clustering and dimensionality reduction based evolutionary algorithm for large-scale multi-objective problems</w:t>
      </w:r>
      <w:r w:rsidR="002F6E7A">
        <w:fldChar w:fldCharType="begin"/>
      </w:r>
      <w:r w:rsidR="002F6E7A">
        <w:instrText xml:space="preserve"> ADDIN ZOTERO_ITEM CSL_CITATION {"citationID":"uJxAFvV6","properties":{"formattedCitation":"[40]","plainCitation":"[40]","noteIndex":0},"citationItems":[{"id":223,"uris":["http://zotero.org/users/local/g36qV1kJ/items/CTYJVW8H"],"itemData":{"id":223,"type":"article-journal","container-title":"Applied Soft Computing","DOI":"10.1016/j.asoc.2020.106120","ISSN":"1568-4946","issue":"Query date: 2024-05-07 16:17:37","note":"publisher: Elsevier BV","page":"106120-106120","title":"A clustering and dimensionality reduction based evolutionary algorithm for large-scale multi-objective problems","volume":"89","author":[{"family":"Liu","given":"Ruochen"},{"family":"Ren","given":"Rui"},{"family":"Liu","given":"Jin"},{"family":"Liu","given":"Jing"}],"issued":{"date-parts":[["2020"]]}}}],"schema":"https://github.com/citation-style-language/schema/raw/master/csl-citation.json"} </w:instrText>
      </w:r>
      <w:r w:rsidR="002F6E7A">
        <w:fldChar w:fldCharType="separate"/>
      </w:r>
      <w:r w:rsidR="005B59E0" w:rsidRPr="005B59E0">
        <w:t>[40]</w:t>
      </w:r>
      <w:r w:rsidR="002F6E7A">
        <w:fldChar w:fldCharType="end"/>
      </w:r>
      <w:r>
        <w:t>; A co-evolutionary genetic algorithm with knowledge transfer for multi-objective capacitated vehicle routing problems</w:t>
      </w:r>
      <w:r w:rsidR="002F6E7A">
        <w:fldChar w:fldCharType="begin"/>
      </w:r>
      <w:r w:rsidR="002F6E7A">
        <w:instrText xml:space="preserve"> ADDIN ZOTERO_ITEM CSL_CITATION {"citationID":"iBTxbL2A","properties":{"formattedCitation":"[41]","plainCitation":"[41]","noteIndex":0},"citationItems":[{"id":1023,"uris":["http://zotero.org/users/local/g36qV1kJ/items/PYEF4X4X"],"itemData":{"id":1023,"type":"article-journal","container-title":"Applied Soft Computing","DOI":"10.1016/j.asoc.2023.110913","ISSN":"1568-4946","issue":"Query date: 2024-05-07 16:17:37","note":"publisher: Elsevier BV","page":"110913-110913","title":"A co-evolutionary genetic algorithm with knowledge transfer for multi-objective capacitated vehicle routing problems","volume":"148","author":[{"family":"Wang","given":"Chao"},{"family":"Ma","given":"Biao"},{"family":"Sun","given":"Jiye"}],"issued":{"date-parts":[["2023"]]}}}],"schema":"https://github.com/citation-style-language/schema/raw/master/csl-citation.json"} </w:instrText>
      </w:r>
      <w:r w:rsidR="002F6E7A">
        <w:fldChar w:fldCharType="separate"/>
      </w:r>
      <w:r w:rsidR="005B59E0" w:rsidRPr="005B59E0">
        <w:t>[41]</w:t>
      </w:r>
      <w:r w:rsidR="002F6E7A">
        <w:fldChar w:fldCharType="end"/>
      </w:r>
      <w:r>
        <w:t>; A constrained multi-objective evolutionary algorithm assisted by an additional objective function</w:t>
      </w:r>
      <w:r w:rsidR="002F6E7A">
        <w:fldChar w:fldCharType="begin"/>
      </w:r>
      <w:r w:rsidR="006218EF">
        <w:instrText xml:space="preserve"> ADDIN ZOTERO_ITEM CSL_CITATION {"citationID":"OUVANFDn","properties":{"formattedCitation":"[42]","plainCitation":"[42]","noteIndex":0},"citationItems":[{"id":331,"uris":["http://zotero.org/users/local/g36qV1kJ/items/C8QYTDXH"],"itemData":{"id":331,"type":"article-journal","container-title":"Applied Soft Computing","DOI":"10.1016/j.asoc.2020.106104","ISSN":"1568-4946","issue":"Query date: 2024-05-07 16:17:37","note":"publisher: Elsevier BV","page":"106104-106104","title":"A constrained multi-objective evolutionary algorithm based on decomposition and dynamic constraint-handling mechanism","volume":"89","author":[{"family":"Yang","given":"Yongkuan"},{"family":"Liu","given":"Jianchang"},{"family":"Tan","given":"Shubin"}],"issued":{"date-parts":[["2020"]]}}}],"schema":"https://github.com/citation-style-language/schema/raw/master/csl-citation.json"} </w:instrText>
      </w:r>
      <w:r w:rsidR="002F6E7A">
        <w:fldChar w:fldCharType="separate"/>
      </w:r>
      <w:r w:rsidR="005B59E0" w:rsidRPr="005B59E0">
        <w:t>[42]</w:t>
      </w:r>
      <w:r w:rsidR="002F6E7A">
        <w:fldChar w:fldCharType="end"/>
      </w:r>
      <w:r>
        <w:t>.</w:t>
      </w:r>
    </w:p>
    <w:p w14:paraId="00CE9802" w14:textId="53E75D07" w:rsidR="00700052" w:rsidRDefault="00700052" w:rsidP="00990FE4">
      <w:pPr>
        <w:pStyle w:val="TeksIsi"/>
        <w:spacing w:before="168"/>
        <w:ind w:left="90" w:right="130" w:firstLine="720"/>
        <w:jc w:val="both"/>
      </w:pPr>
      <w:r>
        <w:t xml:space="preserve">Cluster 5. Titled Time Series Prediction Using Neural Networks and Evolutionary Algorithms. The purple color consists of 3 items, namely: neural network, evolutionary algorithm, </w:t>
      </w:r>
      <w:r w:rsidR="009618F4">
        <w:t xml:space="preserve">and </w:t>
      </w:r>
      <w:r>
        <w:t xml:space="preserve">time series prediction. </w:t>
      </w:r>
      <w:r w:rsidRPr="00D06A13">
        <w:rPr>
          <w:b/>
          <w:bCs/>
        </w:rPr>
        <w:t>This keyword has been used and discussed in research entitled</w:t>
      </w:r>
      <w:r>
        <w:t>; Rethinking transition relationships between co-occurring items in graph neural networks for session-based recommendation</w:t>
      </w:r>
      <w:r w:rsidR="002F6E7A">
        <w:fldChar w:fldCharType="begin"/>
      </w:r>
      <w:r w:rsidR="002F6E7A">
        <w:instrText xml:space="preserve"> ADDIN ZOTERO_ITEM CSL_CITATION {"citationID":"echOVw8H","properties":{"formattedCitation":"[43]","plainCitation":"[43]","noteIndex":0},"citationItems":[{"id":1071,"uris":["http://zotero.org/users/local/g36qV1kJ/items/D26NIFDV"],"itemData":{"id":1071,"type":"article-journal","container-title":"Applied Soft Computing","DOI":"10.1016/j.asoc.2022.109231","ISSN":"1568-4946","issue":"Query date: 2024-05-07 16:17:37","note":"publisher: Elsevier BV","page":"109231-109231","title":"Rethinking transition relationship between co-occurring items in graph neural networks for session-based recommendation","volume":"126","author":[{"family":"Cai","given":"Yongqi"},{"family":"Li","given":"Jianwu"}],"issued":{"date-parts":[["2022"]]}}}],"schema":"https://github.com/citation-style-language/schema/raw/master/csl-citation.json"} </w:instrText>
      </w:r>
      <w:r w:rsidR="002F6E7A">
        <w:fldChar w:fldCharType="separate"/>
      </w:r>
      <w:r w:rsidR="005B59E0" w:rsidRPr="005B59E0">
        <w:t>[43]</w:t>
      </w:r>
      <w:r w:rsidR="002F6E7A">
        <w:fldChar w:fldCharType="end"/>
      </w:r>
      <w:r>
        <w:t>; A hybrid VMD–BiGRU model for rubber futures time series forecasting</w:t>
      </w:r>
      <w:r w:rsidR="002F6E7A">
        <w:fldChar w:fldCharType="begin"/>
      </w:r>
      <w:r w:rsidR="002F6E7A">
        <w:instrText xml:space="preserve"> ADDIN ZOTERO_ITEM CSL_CITATION {"citationID":"iceiWAYp","properties":{"formattedCitation":"[44]","plainCitation":"[44]","noteIndex":0},"citationItems":[{"id":195,"uris":["http://zotero.org/users/local/g36qV1kJ/items/DW3KWSRM"],"itemData":{"id":195,"type":"article-journal","container-title":"Applied Soft Computing","DOI":"10.1016/j.asoc.2019.105739","ISSN":"1568-4946","issue":"Query date: 2024-05-07 16:17:37","note":"publisher: Elsevier BV","page":"105739-105739","title":"A hybrid VMD–BiGRU model for rubber futures time series forecasting","volume":"84","author":[{"family":"Zhu","given":"Qing"},{"family":"Zhang","given":"Fan"},{"family":"Liu","given":"Shan"},{"family":"Wu","given":"Yiqiong"},{"family":"Wang","given":"Lin"}],"issued":{"date-parts":[["2019"]]}}}],"schema":"https://github.com/citation-style-language/schema/raw/master/csl-citation.json"} </w:instrText>
      </w:r>
      <w:r w:rsidR="002F6E7A">
        <w:fldChar w:fldCharType="separate"/>
      </w:r>
      <w:r w:rsidR="005B59E0" w:rsidRPr="005B59E0">
        <w:t>[44]</w:t>
      </w:r>
      <w:r w:rsidR="002F6E7A">
        <w:fldChar w:fldCharType="end"/>
      </w:r>
      <w:r>
        <w:t>; An evolving recurrent interval type-2 intuitionistic fuzzy neural network for online learning and time series prediction</w:t>
      </w:r>
      <w:r w:rsidR="002F6E7A">
        <w:fldChar w:fldCharType="begin"/>
      </w:r>
      <w:r w:rsidR="006218EF">
        <w:instrText xml:space="preserve"> ADDIN ZOTERO_ITEM CSL_CITATION {"citationID":"BSrWZB6R","properties":{"formattedCitation":"[45]","plainCitation":"[45]","noteIndex":0},"citationItems":[{"id":171,"uris":["http://zotero.org/users/local/g36qV1kJ/items/TU85TUAI"],"itemData":{"id":171,"type":"article-journal","container-title":"Applied Soft Computing","DOI":"10.1016/j.asoc.2019.02.032","ISSN":"1568-4946","issue":"Query date: 2024-05-07 16:17:37","note":"publisher: Elsevier BV","page":"150-163","title":"An evolving recurrent interval type-2 intuitionistic fuzzy neural network for online learning and time series prediction","volume":"78","author":[{"family":"Luo","given":"Chao"},{"family":"Tan","given":"Chenhao"},{"family":"Wang","given":"Xingyuan"},{"family":"Zheng","given":"Yuanjie"}],"issued":{"date-parts":[["2019"]]}}}],"schema":"https://github.com/citation-style-language/schema/raw/master/csl-citation.json"} </w:instrText>
      </w:r>
      <w:r w:rsidR="002F6E7A">
        <w:fldChar w:fldCharType="separate"/>
      </w:r>
      <w:r w:rsidR="005B59E0" w:rsidRPr="005B59E0">
        <w:t>[45]</w:t>
      </w:r>
      <w:r w:rsidR="002F6E7A">
        <w:fldChar w:fldCharType="end"/>
      </w:r>
      <w:r>
        <w:t>; Correlational graph attention-based Long Short-Term Memory network for multivariate time series prediction</w:t>
      </w:r>
      <w:r w:rsidR="006218EF">
        <w:fldChar w:fldCharType="begin"/>
      </w:r>
      <w:r w:rsidR="006218EF">
        <w:instrText xml:space="preserve"> ADDIN ZOTERO_ITEM CSL_CITATION {"citationID":"rCzQK9yw","properties":{"formattedCitation":"[46]","plainCitation":"[46]","noteIndex":0},"citationItems":[{"id":429,"uris":["http://zotero.org/users/local/g36qV1kJ/items/6H94DMRS"],"itemData":{"id":429,"type":"article-journal","container-title":"Applied Soft Computing","DOI":"10.1016/j.asoc.2021.107377","ISSN":"1568-4946","issue":"Query date: 2024-05-07 16:17:37","note":"publisher: Elsevier BV","page":"107377-107377","title":"Correlational graph attention-based Long Short-Term Memory network for multivariate time series prediction","volume":"106","author":[{"family":"Han","given":"Shuang"},{"family":"Dong","given":"Hongbin"},{"family":"Teng","given":"Xuyang"},{"family":"Li","given":"Xiaohui"},{"family":"Wang","given":"Xiaowei"}],"issued":{"date-parts":[["2021"]]}}}],"schema":"https://github.com/citation-style-language/schema/raw/master/csl-citation.json"} </w:instrText>
      </w:r>
      <w:r w:rsidR="006218EF">
        <w:fldChar w:fldCharType="separate"/>
      </w:r>
      <w:r w:rsidR="005B59E0" w:rsidRPr="005B59E0">
        <w:t>[46]</w:t>
      </w:r>
      <w:r w:rsidR="006218EF">
        <w:fldChar w:fldCharType="end"/>
      </w:r>
      <w:r>
        <w:t>; Fuzzy forecasting for long-term time series based on time-variant fuzzy information granules</w:t>
      </w:r>
      <w:r w:rsidR="006218EF">
        <w:fldChar w:fldCharType="begin"/>
      </w:r>
      <w:r w:rsidR="006218EF">
        <w:instrText xml:space="preserve"> ADDIN ZOTERO_ITEM CSL_CITATION {"citationID":"q6Pb6e9h","properties":{"formattedCitation":"[47]","plainCitation":"[47]","noteIndex":0},"citationItems":[{"id":581,"uris":["http://zotero.org/users/local/g36qV1kJ/items/ZEL9VQJY"],"itemData":{"id":581,"type":"article-journal","container-title":"Applied Soft Computing","DOI":"10.1016/j.asoc.2019.106046","ISSN":"1568-4946","issue":"Query date: 2024-05-07 16:17:37","note":"publisher: Elsevier BV","page":"106046-106046","title":"Fuzzy forecasting for long-term time series based on time-variant fuzzy information granules","volume":"88","author":[{"family":"Luo","given":"Chao"},{"family":"Wang","given":"Haiyue"}],"issued":{"date-parts":[["2020"]]}}}],"schema":"https://github.com/citation-style-language/schema/raw/master/csl-citation.json"} </w:instrText>
      </w:r>
      <w:r w:rsidR="006218EF">
        <w:fldChar w:fldCharType="separate"/>
      </w:r>
      <w:r w:rsidR="005B59E0" w:rsidRPr="005B59E0">
        <w:t>[47]</w:t>
      </w:r>
      <w:r w:rsidR="006218EF">
        <w:fldChar w:fldCharType="end"/>
      </w:r>
      <w:r>
        <w:t>; Growing deep echo state network with supervised learning for time series prediction</w:t>
      </w:r>
      <w:r w:rsidR="006218EF">
        <w:fldChar w:fldCharType="begin"/>
      </w:r>
      <w:r w:rsidR="006218EF">
        <w:instrText xml:space="preserve"> ADDIN ZOTERO_ITEM CSL_CITATION {"citationID":"v59NoZQ4","properties":{"formattedCitation":"[48]","plainCitation":"[48]","noteIndex":0},"citationItems":[{"id":749,"uris":["http://zotero.org/users/local/g36qV1kJ/items/SYGJBQ38"],"itemData":{"id":749,"type":"article-journal","container-title":"Applied Soft Computing","DOI":"10.1016/j.asoc.2022.109454","ISSN":"1568-4946","issue":"Query date: 2024-05-07 16:17:37","note":"publisher: Elsevier BV","page":"109454-109454","title":"Growing deep echo state network with supervised learning for time series prediction","volume":"128","author":[{"family":"Li","given":"Ying"},{"family":"Li","given":"Fanjun"}],"issued":{"date-parts":[["2022"]]}}}],"schema":"https://github.com/citation-style-language/schema/raw/master/csl-citation.json"} </w:instrText>
      </w:r>
      <w:r w:rsidR="006218EF">
        <w:fldChar w:fldCharType="separate"/>
      </w:r>
      <w:r w:rsidR="005B59E0" w:rsidRPr="005B59E0">
        <w:t>[48]</w:t>
      </w:r>
      <w:r w:rsidR="006218EF">
        <w:fldChar w:fldCharType="end"/>
      </w:r>
      <w:r>
        <w:t>; A fixed-time convergent and noise-tolerant zeroing neural network for online solution of time-varying matrix inversion</w:t>
      </w:r>
      <w:r w:rsidR="006218EF">
        <w:fldChar w:fldCharType="begin"/>
      </w:r>
      <w:r w:rsidR="006218EF">
        <w:instrText xml:space="preserve"> ADDIN ZOTERO_ITEM CSL_CITATION {"citationID":"w7nWFXfo","properties":{"formattedCitation":"[49]","plainCitation":"[49]","noteIndex":0},"citationItems":[{"id":553,"uris":["http://zotero.org/users/local/g36qV1kJ/items/8P89XB22"],"itemData":{"id":553,"type":"article-journal","container-title":"Applied Soft Computing","DOI":"10.1016/j.asoc.2022.109691","ISSN":"1568-4946","issue":"Query date: 2024-05-07 16:17:37","note":"publisher: Elsevier BV","page":"109691-109691","title":"A fixed-time convergent and noise-tolerant zeroing neural network for online solution of time-varying matrix inversion","volume":"130","author":[{"family":"Jin","given":"Jie"},{"family":"Zhu","given":"Jingcan"},{"family":"Zhao","given":"Lv"},{"family":"Chen","given":"Lei"}],"issued":{"date-parts":[["2022"]]}}}],"schema":"https://github.com/citation-style-language/schema/raw/master/csl-citation.json"} </w:instrText>
      </w:r>
      <w:r w:rsidR="006218EF">
        <w:fldChar w:fldCharType="separate"/>
      </w:r>
      <w:r w:rsidR="005B59E0" w:rsidRPr="005B59E0">
        <w:t>[49]</w:t>
      </w:r>
      <w:r w:rsidR="006218EF">
        <w:fldChar w:fldCharType="end"/>
      </w:r>
      <w:r>
        <w:t>; A generative adversarial neural network model for industrial boiler data repair</w:t>
      </w:r>
      <w:r w:rsidR="006218EF">
        <w:fldChar w:fldCharType="begin"/>
      </w:r>
      <w:r w:rsidR="006218EF">
        <w:instrText xml:space="preserve"> ADDIN ZOTERO_ITEM CSL_CITATION {"citationID":"YADYPYmk","properties":{"formattedCitation":"[50]","plainCitation":"[50]","noteIndex":0},"citationItems":[{"id":973,"uris":["http://zotero.org/users/local/g36qV1kJ/items/38BT75S8"],"itemData":{"id":973,"type":"article-journal","container-title":"Applied Soft Computing","DOI":"10.1016/j.asoc.2021.107214","ISSN":"1568-4946","issue":"Query date: 2024-05-07 16:17:37","note":"publisher: Elsevier BV","page":"107214-107214","title":"A generative adversarial neural network model for industrial boiler data repair","volume":"104","author":[{"family":"Hu","given":"Xiaobin"},{"family":"Li","given":"Guoqiang"},{"family":"Niu","given":"Peifeng"},{"family":"Wang","given":"Jianmei"},{"family":"Zha","given":"Linlin"}],"issued":{"date-parts":[["2021"]]}}}],"schema":"https://github.com/citation-style-language/schema/raw/master/csl-citation.json"} </w:instrText>
      </w:r>
      <w:r w:rsidR="006218EF">
        <w:fldChar w:fldCharType="separate"/>
      </w:r>
      <w:r w:rsidR="005B59E0" w:rsidRPr="005B59E0">
        <w:t>[50]</w:t>
      </w:r>
      <w:r w:rsidR="006218EF">
        <w:fldChar w:fldCharType="end"/>
      </w:r>
      <w:r>
        <w:t>; An adaptively reversed diffusion dual-drive evolutionary algorithm in dynamic environments for intelligence prediction</w:t>
      </w:r>
      <w:r w:rsidR="006218EF">
        <w:fldChar w:fldCharType="begin"/>
      </w:r>
      <w:r w:rsidR="006218EF">
        <w:instrText xml:space="preserve"> ADDIN ZOTERO_ITEM CSL_CITATION {"citationID":"HrPBcFJY","properties":{"formattedCitation":"[51]","plainCitation":"[51]","noteIndex":0},"citationItems":[{"id":1804,"uris":["http://zotero.org/users/local/g36qV1kJ/items/A7Z6BA7B"],"itemData":{"id":1804,"type":"article-journal","container-title":"Applied Soft Computing","DOI":"10.1016/j.asoc.2021.107761","ISSN":"1568-4946","issue":"Query date: 2024-05-07 16:17:37","note":"publisher: Elsevier BV","page":"107761-107761","title":"An adaptively reversed diffusion dual-drive evolutionary algorithm in dynamic environments for intelligence prediction","volume":"110","author":[{"family":"Kang","given":"Lanlan"},{"family":"Cao","given":"Wenliang"},{"family":"Chen","given":"Ruey-Shun"},{"family":"Chen","given":"Yeh-Cheng"}],"issued":{"date-parts":[["2021"]]}}}],"schema":"https://github.com/citation-style-language/schema/raw/master/csl-citation.json"} </w:instrText>
      </w:r>
      <w:r w:rsidR="006218EF">
        <w:fldChar w:fldCharType="separate"/>
      </w:r>
      <w:r w:rsidR="005B59E0" w:rsidRPr="005B59E0">
        <w:t>[51]</w:t>
      </w:r>
      <w:r w:rsidR="006218EF">
        <w:fldChar w:fldCharType="end"/>
      </w:r>
      <w:r>
        <w:t>.</w:t>
      </w:r>
    </w:p>
    <w:p w14:paraId="2319325B" w14:textId="5F34D01E" w:rsidR="0032409E" w:rsidRDefault="00700052" w:rsidP="00990FE4">
      <w:pPr>
        <w:pStyle w:val="TeksIsi"/>
        <w:spacing w:before="168"/>
        <w:ind w:left="90" w:right="130" w:firstLine="720"/>
        <w:jc w:val="both"/>
      </w:pPr>
      <w:r>
        <w:t xml:space="preserve">The density cluster visualization is characterized by items that are indicated to be similar to the visible items. The dots of the items are colored depending on the density of the item at that moment. This can identify that the color of the dots is still dependent on the items associated with other items. </w:t>
      </w:r>
      <w:r w:rsidRPr="00D06A13">
        <w:rPr>
          <w:b/>
          <w:bCs/>
        </w:rPr>
        <w:t>The Density Co-Word Map is useful to get an overview of the bibliometric map structure by showing which items are considered important to analyze</w:t>
      </w:r>
      <w:r w:rsidR="006218EF">
        <w:fldChar w:fldCharType="begin"/>
      </w:r>
      <w:r w:rsidR="006218EF">
        <w:instrText xml:space="preserve"> ADDIN ZOTERO_ITEM CSL_CITATION {"citationID":"Xtq5CZkP","properties":{"formattedCitation":"[52]","plainCitation":"[52]","noteIndex":0},"citationItems":[{"id":59,"uris":["http://zotero.org/users/local/g36qV1kJ/items/Z4D25JEG"],"itemData":{"id":59,"type":"article-journal","abstract":"This article presents an application of a bibliometric and visual study of the research carried out on a social science subﬁeld, concretely the consumer behaviour research (CBR), from a longitudinal perspective (period 1966–2008). The study combines performance analysis and science mapping for detecting and visualizing conceptual subdomains. Quantitative and qualitative measures are used in order to identify the most prominent themes. Quantitative data are used to put together very related concepts (themes or clusters of topics), while qualitative indicators (as those based on citations) are used to measure the quality and/or impact of the detected themes. The study also uses bibliometric maps to show in a visual way the associations between the main concepts treated by the CBR community. The maps provide insight into the structure of the CBR, visualize the division of the ﬁeld into several subﬁelds, and indicate the relationships between these subﬁelds. Co-word analysis is the bibliometric technique used to identify the main themes. All this allows us to quantify and visualize the thematic evolution of the CBR. It also helps to both experts and novices to understand the current state of the art of the CBR and to predict where future research could lead.","container-title":"Quality &amp; Quantity","DOI":"10.1007/s11135-011-9565-3","ISSN":"0033-5177, 1573-7845","issue":"4","journalAbbreviation":"Qual Quant","language":"en","license":"http://www.springer.com/tdm","page":"1077-1095","source":"DOI.org (Crossref)","title":"An application of co-word analysis and bibliometric maps for detecting the most highlighting themes in the consumer behaviour research from a longitudinal perspective","volume":"46","author":[{"family":"Muñoz-Leiva","given":"Francisco"},{"family":"Viedma-del-Jesús","given":"María Isabel"},{"family":"Sánchez-Fernández","given":"Juan"},{"family":"López-Herrera","given":"Antonio Gabriel"}],"issued":{"date-parts":[["2012",6]]}}}],"schema":"https://github.com/citation-style-language/schema/raw/master/csl-citation.json"} </w:instrText>
      </w:r>
      <w:r w:rsidR="006218EF">
        <w:fldChar w:fldCharType="separate"/>
      </w:r>
      <w:r w:rsidR="005B59E0" w:rsidRPr="005B59E0">
        <w:t>[52]</w:t>
      </w:r>
      <w:r w:rsidR="006218EF">
        <w:fldChar w:fldCharType="end"/>
      </w:r>
      <w:r>
        <w:t>. Based on the research results shown in Figure 2</w:t>
      </w:r>
      <w:r w:rsidR="005915F5">
        <w:t>3</w:t>
      </w:r>
      <w:r>
        <w:t>, it can be interpreted that the most frequently used keywords in a publication represent the density map visualization of co-word development research on digital learning media.</w:t>
      </w:r>
    </w:p>
    <w:p w14:paraId="5328D971" w14:textId="77777777" w:rsidR="0032409E" w:rsidRDefault="0032409E" w:rsidP="006218EF">
      <w:pPr>
        <w:pStyle w:val="TeksIsi"/>
        <w:spacing w:before="168"/>
        <w:ind w:right="130"/>
      </w:pPr>
    </w:p>
    <w:p w14:paraId="3AE6C647" w14:textId="77777777" w:rsidR="0032409E" w:rsidRDefault="0032409E" w:rsidP="006218EF">
      <w:pPr>
        <w:pStyle w:val="TeksIsi"/>
        <w:spacing w:before="168"/>
        <w:ind w:right="130"/>
      </w:pPr>
    </w:p>
    <w:p w14:paraId="0692AF3F" w14:textId="77777777" w:rsidR="00700052" w:rsidRDefault="00700052">
      <w:pPr>
        <w:pStyle w:val="TeksIsi"/>
        <w:spacing w:before="168"/>
      </w:pPr>
    </w:p>
    <w:p w14:paraId="3E415A76" w14:textId="45069D8A" w:rsidR="00700052" w:rsidRDefault="005915F5">
      <w:pPr>
        <w:pStyle w:val="TeksIsi"/>
        <w:spacing w:before="168"/>
      </w:pPr>
      <w:r w:rsidRPr="00922119">
        <w:rPr>
          <w:noProof/>
        </w:rPr>
        <w:drawing>
          <wp:anchor distT="0" distB="0" distL="114300" distR="114300" simplePos="0" relativeHeight="251660288" behindDoc="0" locked="0" layoutInCell="1" allowOverlap="1" wp14:anchorId="667E6D26" wp14:editId="2629B0DE">
            <wp:simplePos x="0" y="0"/>
            <wp:positionH relativeFrom="column">
              <wp:posOffset>1248410</wp:posOffset>
            </wp:positionH>
            <wp:positionV relativeFrom="paragraph">
              <wp:posOffset>147955</wp:posOffset>
            </wp:positionV>
            <wp:extent cx="4318000" cy="1947545"/>
            <wp:effectExtent l="0" t="0" r="6350" b="0"/>
            <wp:wrapTopAndBottom/>
            <wp:docPr id="80602112"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18000" cy="1947545"/>
                    </a:xfrm>
                    <a:prstGeom prst="rect">
                      <a:avLst/>
                    </a:prstGeom>
                    <a:noFill/>
                    <a:ln>
                      <a:noFill/>
                    </a:ln>
                  </pic:spPr>
                </pic:pic>
              </a:graphicData>
            </a:graphic>
          </wp:anchor>
        </w:drawing>
      </w:r>
    </w:p>
    <w:p w14:paraId="444DAF7F" w14:textId="4C110C03" w:rsidR="00700052" w:rsidRDefault="00700052" w:rsidP="00700052">
      <w:pPr>
        <w:ind w:left="360" w:firstLine="270"/>
        <w:jc w:val="center"/>
        <w:rPr>
          <w:b/>
          <w:sz w:val="20"/>
          <w:szCs w:val="20"/>
        </w:rPr>
      </w:pPr>
      <w:r w:rsidRPr="00700052">
        <w:rPr>
          <w:b/>
          <w:sz w:val="20"/>
          <w:szCs w:val="20"/>
        </w:rPr>
        <w:t xml:space="preserve"> </w:t>
      </w:r>
    </w:p>
    <w:p w14:paraId="46FB6D19" w14:textId="3C6FD73A" w:rsidR="00700052" w:rsidRDefault="00700052" w:rsidP="00700052">
      <w:pPr>
        <w:ind w:left="360" w:firstLine="270"/>
        <w:jc w:val="center"/>
        <w:rPr>
          <w:sz w:val="20"/>
          <w:szCs w:val="20"/>
        </w:rPr>
      </w:pPr>
      <w:r w:rsidRPr="00922119">
        <w:rPr>
          <w:b/>
          <w:sz w:val="20"/>
          <w:szCs w:val="20"/>
        </w:rPr>
        <w:t>Figure 2</w:t>
      </w:r>
      <w:r>
        <w:rPr>
          <w:b/>
          <w:sz w:val="20"/>
          <w:szCs w:val="20"/>
        </w:rPr>
        <w:t>3</w:t>
      </w:r>
      <w:r w:rsidRPr="00922119">
        <w:rPr>
          <w:b/>
          <w:sz w:val="20"/>
          <w:szCs w:val="20"/>
        </w:rPr>
        <w:t xml:space="preserve">. </w:t>
      </w:r>
      <w:r w:rsidRPr="00922119">
        <w:rPr>
          <w:sz w:val="20"/>
          <w:szCs w:val="20"/>
        </w:rPr>
        <w:t>Co-word map network visualization</w:t>
      </w:r>
    </w:p>
    <w:p w14:paraId="4BC0F0B8" w14:textId="77777777" w:rsidR="00700052" w:rsidRPr="00922119" w:rsidRDefault="00700052" w:rsidP="00700052">
      <w:pPr>
        <w:ind w:left="360" w:firstLine="270"/>
        <w:jc w:val="center"/>
        <w:rPr>
          <w:sz w:val="20"/>
          <w:szCs w:val="20"/>
        </w:rPr>
      </w:pPr>
    </w:p>
    <w:p w14:paraId="4FF64EA2" w14:textId="778F66FD" w:rsidR="00700052" w:rsidRPr="00922119" w:rsidRDefault="005915F5" w:rsidP="00990FE4">
      <w:pPr>
        <w:ind w:left="90" w:right="130" w:firstLine="630"/>
        <w:jc w:val="both"/>
        <w:rPr>
          <w:sz w:val="20"/>
          <w:szCs w:val="20"/>
        </w:rPr>
      </w:pPr>
      <w:r w:rsidRPr="00922119">
        <w:rPr>
          <w:noProof/>
        </w:rPr>
        <w:drawing>
          <wp:anchor distT="0" distB="0" distL="114300" distR="114300" simplePos="0" relativeHeight="251658240" behindDoc="0" locked="0" layoutInCell="1" allowOverlap="1" wp14:anchorId="511A92CD" wp14:editId="37C26E61">
            <wp:simplePos x="0" y="0"/>
            <wp:positionH relativeFrom="column">
              <wp:posOffset>1197398</wp:posOffset>
            </wp:positionH>
            <wp:positionV relativeFrom="paragraph">
              <wp:posOffset>1157605</wp:posOffset>
            </wp:positionV>
            <wp:extent cx="4436533" cy="2805478"/>
            <wp:effectExtent l="0" t="0" r="2540" b="0"/>
            <wp:wrapTopAndBottom/>
            <wp:docPr id="864952992" name="Gamba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36533" cy="2805478"/>
                    </a:xfrm>
                    <a:prstGeom prst="rect">
                      <a:avLst/>
                    </a:prstGeom>
                    <a:noFill/>
                    <a:ln>
                      <a:noFill/>
                    </a:ln>
                  </pic:spPr>
                </pic:pic>
              </a:graphicData>
            </a:graphic>
          </wp:anchor>
        </w:drawing>
      </w:r>
      <w:r w:rsidR="00700052" w:rsidRPr="00922119">
        <w:rPr>
          <w:sz w:val="20"/>
          <w:szCs w:val="20"/>
        </w:rPr>
        <w:t>Figure 2</w:t>
      </w:r>
      <w:r w:rsidR="00700052">
        <w:rPr>
          <w:sz w:val="20"/>
          <w:szCs w:val="20"/>
        </w:rPr>
        <w:t>4</w:t>
      </w:r>
      <w:r w:rsidR="00700052" w:rsidRPr="00922119">
        <w:rPr>
          <w:sz w:val="20"/>
          <w:szCs w:val="20"/>
        </w:rPr>
        <w:t xml:space="preserve"> illustrates the density map which is the result of analysis using all natural language processing articles from 2019 to 2023. Density maps are effective visualization tools that represent the distribution of scalar fields in a given space. The color intensity and diameter of the circles in a density map typically indicate the density of a particular feature or keyword, with brighter and larger circles representing higher frequency or density, while faded colors that blend into the background signify lower occurrence. Various research papers provide insights into the creation and utilization of density maps in different contexts. For example, </w:t>
      </w:r>
      <w:r w:rsidR="00700052" w:rsidRPr="00D06A13">
        <w:rPr>
          <w:b/>
          <w:bCs/>
          <w:sz w:val="20"/>
          <w:szCs w:val="20"/>
        </w:rPr>
        <w:t>DensityMap is a tool designed to display the density of genomic features along chromosomes, offering customizable color scales for optimal data representation</w:t>
      </w:r>
      <w:r w:rsidR="00700052" w:rsidRPr="00922119">
        <w:rPr>
          <w:sz w:val="20"/>
          <w:szCs w:val="20"/>
        </w:rPr>
        <w:fldChar w:fldCharType="begin"/>
      </w:r>
      <w:r w:rsidR="006218EF">
        <w:rPr>
          <w:sz w:val="20"/>
          <w:szCs w:val="20"/>
        </w:rPr>
        <w:instrText xml:space="preserve"> ADDIN ZOTERO_ITEM CSL_CITATION {"citationID":"bz50HDQh","properties":{"formattedCitation":"[53]","plainCitation":"[53]","noteIndex":0},"citationItems":[{"id":1868,"uris":["http://zotero.org/users/local/g36qV1kJ/items/J6CQRYIH"],"itemData":{"id":1868,"type":"article-journal","container-title":"IEEE Transactions on Visualization and Computer Graphics","DOI":"10.1109/TVCG.2020.3030469","ISSN":"1077-2626, 1941-0506, 2160-9306","issue":"2","journalAbbreviation":"IEEE Trans. Visual. Comput. Graphics","license":"https://ieeexplore.ieee.org/Xplorehelp/downloads/license-information/IEEE.html","page":"828-838","source":"DOI.org (Crossref)","title":"Topology Density Map for Urban Data Visualization and Analysis","volume":"27","author":[{"family":"Feng","given":"Zezheng"},{"family":"Li","given":"Haotian"},{"family":"Zeng","given":"Wei"},{"family":"Yang","given":"Shuang-Hua"},{"family":"Qu","given":"Huamin"}],"issued":{"date-parts":[["2021",2]]}}}],"schema":"https://github.com/citation-style-language/schema/raw/master/csl-citation.json"} </w:instrText>
      </w:r>
      <w:r w:rsidR="00700052" w:rsidRPr="00922119">
        <w:rPr>
          <w:sz w:val="20"/>
          <w:szCs w:val="20"/>
        </w:rPr>
        <w:fldChar w:fldCharType="separate"/>
      </w:r>
      <w:r w:rsidR="005B59E0" w:rsidRPr="005B59E0">
        <w:rPr>
          <w:sz w:val="20"/>
        </w:rPr>
        <w:t>[53]</w:t>
      </w:r>
      <w:r w:rsidR="00700052" w:rsidRPr="00922119">
        <w:rPr>
          <w:sz w:val="20"/>
          <w:szCs w:val="20"/>
        </w:rPr>
        <w:fldChar w:fldCharType="end"/>
      </w:r>
    </w:p>
    <w:p w14:paraId="3FEA5434" w14:textId="2BB91898" w:rsidR="007A1DBF" w:rsidRPr="005915F5" w:rsidRDefault="005915F5" w:rsidP="005915F5">
      <w:pPr>
        <w:ind w:left="360" w:firstLine="270"/>
        <w:jc w:val="center"/>
        <w:rPr>
          <w:color w:val="000000"/>
          <w:sz w:val="20"/>
          <w:szCs w:val="20"/>
        </w:rPr>
      </w:pPr>
      <w:r w:rsidRPr="00922119">
        <w:rPr>
          <w:b/>
          <w:color w:val="000000"/>
          <w:sz w:val="20"/>
          <w:szCs w:val="20"/>
        </w:rPr>
        <w:t>Figure 2</w:t>
      </w:r>
      <w:r>
        <w:rPr>
          <w:b/>
          <w:color w:val="000000"/>
          <w:sz w:val="20"/>
          <w:szCs w:val="20"/>
        </w:rPr>
        <w:t>4</w:t>
      </w:r>
      <w:r w:rsidRPr="00922119">
        <w:rPr>
          <w:color w:val="000000"/>
          <w:sz w:val="20"/>
          <w:szCs w:val="20"/>
        </w:rPr>
        <w:t>. Co-Word Map Density Visualization</w:t>
      </w:r>
    </w:p>
    <w:p w14:paraId="1BAD3206" w14:textId="77777777" w:rsidR="007A1DBF" w:rsidRDefault="007A1DBF">
      <w:pPr>
        <w:pStyle w:val="TeksIsi"/>
        <w:spacing w:before="19"/>
      </w:pPr>
    </w:p>
    <w:p w14:paraId="21CE85B4" w14:textId="77777777" w:rsidR="005915F5" w:rsidRPr="005915F5" w:rsidRDefault="00000000" w:rsidP="005915F5">
      <w:pPr>
        <w:pStyle w:val="Judul1"/>
        <w:numPr>
          <w:ilvl w:val="0"/>
          <w:numId w:val="2"/>
        </w:numPr>
        <w:tabs>
          <w:tab w:val="left" w:pos="588"/>
        </w:tabs>
        <w:ind w:hanging="488"/>
      </w:pPr>
      <w:bookmarkStart w:id="4" w:name="CONCLUSION"/>
      <w:bookmarkEnd w:id="4"/>
      <w:r>
        <w:rPr>
          <w:spacing w:val="-2"/>
        </w:rPr>
        <w:t>CONCLUSION</w:t>
      </w:r>
    </w:p>
    <w:p w14:paraId="325D898C" w14:textId="77777777" w:rsidR="005915F5" w:rsidRDefault="005915F5" w:rsidP="006218EF">
      <w:pPr>
        <w:pStyle w:val="Judul1"/>
        <w:tabs>
          <w:tab w:val="left" w:pos="588"/>
        </w:tabs>
        <w:ind w:left="100" w:right="130" w:firstLine="0"/>
        <w:jc w:val="both"/>
        <w:rPr>
          <w:b w:val="0"/>
          <w:bCs w:val="0"/>
        </w:rPr>
      </w:pPr>
      <w:r>
        <w:rPr>
          <w:spacing w:val="-2"/>
        </w:rPr>
        <w:tab/>
      </w:r>
      <w:r w:rsidRPr="00D06A13">
        <w:t>Based on the results and discussions above, it can be concluded that</w:t>
      </w:r>
      <w:r w:rsidRPr="005915F5">
        <w:rPr>
          <w:b w:val="0"/>
          <w:bCs w:val="0"/>
        </w:rPr>
        <w:t xml:space="preserve"> VOSviewer can be used as a mapping tool for bibliometric data analysis. In this study, the data used for analysis with VOSviewer is research on Soft Computing in Natural Language Processing taken from the Crossref database. The number of publications obtained and related to this theme reached 1000 documents spanning from 2019 to 2023. The change in the number of publications during this period fluctuated but tended to increase rapidly from 2019 to 2021. Through network visualization, it can be seen that the map of the development of research on </w:t>
      </w:r>
      <w:r w:rsidRPr="005915F5">
        <w:rPr>
          <w:b w:val="0"/>
          <w:bCs w:val="0"/>
        </w:rPr>
        <w:lastRenderedPageBreak/>
        <w:t>Natural Language Processing is divided into 5 clusters. Cluster One consists of 8 topics, Cluster Two consists of 6 topics, Cluster Three consists of 4 topics, Cluster Four consists of 3 topics, and Cluster Five consists of 3 topics.</w:t>
      </w:r>
    </w:p>
    <w:p w14:paraId="5E5A2816" w14:textId="26A33C30" w:rsidR="005915F5" w:rsidRPr="005915F5" w:rsidRDefault="005915F5" w:rsidP="006218EF">
      <w:pPr>
        <w:pStyle w:val="Judul1"/>
        <w:tabs>
          <w:tab w:val="left" w:pos="588"/>
        </w:tabs>
        <w:ind w:left="100" w:right="130" w:firstLine="0"/>
        <w:jc w:val="both"/>
        <w:rPr>
          <w:b w:val="0"/>
          <w:bCs w:val="0"/>
        </w:rPr>
      </w:pPr>
      <w:r>
        <w:rPr>
          <w:b w:val="0"/>
          <w:bCs w:val="0"/>
        </w:rPr>
        <w:tab/>
      </w:r>
      <w:r w:rsidR="009C38BB" w:rsidRPr="009C38BB">
        <w:t>This confirms that</w:t>
      </w:r>
      <w:r w:rsidR="009C38BB" w:rsidRPr="009C38BB">
        <w:rPr>
          <w:b w:val="0"/>
          <w:bCs w:val="0"/>
        </w:rPr>
        <w:t xml:space="preserve"> </w:t>
      </w:r>
      <w:r w:rsidR="009C38BB">
        <w:rPr>
          <w:b w:val="0"/>
          <w:bCs w:val="0"/>
        </w:rPr>
        <w:t>a</w:t>
      </w:r>
      <w:r w:rsidR="009C38BB" w:rsidRPr="009C38BB">
        <w:rPr>
          <w:b w:val="0"/>
          <w:bCs w:val="0"/>
        </w:rPr>
        <w:t xml:space="preserve">mong these clusters, Cluster One, with 8 topics, is the largest and most significant cluster in terms of research activity. </w:t>
      </w:r>
      <w:r w:rsidRPr="005915F5">
        <w:rPr>
          <w:b w:val="0"/>
          <w:bCs w:val="0"/>
        </w:rPr>
        <w:t>This cluster is titled "Deep Learning Approach for Sentiment Analysis in Natural Language Text Reviews" and includes topics such as deep learning, sentiment analysis, text classification, machine learning, neural networks, natural language understanding, sentiment detection, and review analysis. The prominence of this cluster indicates a high level of interest and ongoing research efforts in these areas. Given the rapid advancements and the critical importance of these topics in the field of Natural Language Processing, it is evident that this cluster holds significant potential for future research. Continued exploration and innovation within this cluster are likely to yield valuable insights and advancements, making it a highly promising area for ongoing and future studies.</w:t>
      </w:r>
    </w:p>
    <w:p w14:paraId="1778F866" w14:textId="77777777" w:rsidR="007A1DBF" w:rsidRPr="005915F5" w:rsidRDefault="007A1DBF" w:rsidP="005915F5">
      <w:pPr>
        <w:pStyle w:val="TeksIsi"/>
        <w:spacing w:before="168"/>
        <w:jc w:val="both"/>
      </w:pPr>
    </w:p>
    <w:p w14:paraId="16DE1E20" w14:textId="77777777" w:rsidR="007A1DBF" w:rsidRDefault="00000000">
      <w:pPr>
        <w:pStyle w:val="Judul1"/>
        <w:numPr>
          <w:ilvl w:val="0"/>
          <w:numId w:val="2"/>
        </w:numPr>
        <w:tabs>
          <w:tab w:val="left" w:pos="588"/>
        </w:tabs>
        <w:ind w:hanging="488"/>
      </w:pPr>
      <w:bookmarkStart w:id="5" w:name="DECLARATIONS"/>
      <w:bookmarkEnd w:id="5"/>
      <w:r>
        <w:rPr>
          <w:spacing w:val="-2"/>
        </w:rPr>
        <w:t>DECLARATIONS</w:t>
      </w:r>
    </w:p>
    <w:p w14:paraId="62366686" w14:textId="77777777" w:rsidR="007A1DBF" w:rsidRDefault="00000000">
      <w:pPr>
        <w:pStyle w:val="TeksIsi"/>
        <w:spacing w:before="68"/>
        <w:ind w:left="610"/>
      </w:pPr>
      <w:r>
        <w:rPr>
          <w:spacing w:val="-2"/>
        </w:rPr>
        <w:t>AUTHOR</w:t>
      </w:r>
      <w:r>
        <w:rPr>
          <w:spacing w:val="-9"/>
        </w:rPr>
        <w:t xml:space="preserve"> </w:t>
      </w:r>
      <w:r>
        <w:rPr>
          <w:spacing w:val="-2"/>
        </w:rPr>
        <w:t>CONTIBUTION</w:t>
      </w:r>
    </w:p>
    <w:p w14:paraId="5C0805A9" w14:textId="77777777" w:rsidR="007A1DBF" w:rsidRDefault="00000000">
      <w:pPr>
        <w:pStyle w:val="TeksIsi"/>
        <w:spacing w:before="9"/>
        <w:ind w:left="100"/>
      </w:pPr>
      <w:r>
        <w:t>All</w:t>
      </w:r>
      <w:r>
        <w:rPr>
          <w:spacing w:val="-6"/>
        </w:rPr>
        <w:t xml:space="preserve"> </w:t>
      </w:r>
      <w:r>
        <w:t>authors</w:t>
      </w:r>
      <w:r>
        <w:rPr>
          <w:spacing w:val="-5"/>
        </w:rPr>
        <w:t xml:space="preserve"> </w:t>
      </w:r>
      <w:r>
        <w:t>contributed</w:t>
      </w:r>
      <w:r>
        <w:rPr>
          <w:spacing w:val="-6"/>
        </w:rPr>
        <w:t xml:space="preserve"> </w:t>
      </w:r>
      <w:r>
        <w:t>to</w:t>
      </w:r>
      <w:r>
        <w:rPr>
          <w:spacing w:val="-5"/>
        </w:rPr>
        <w:t xml:space="preserve"> </w:t>
      </w:r>
      <w:r>
        <w:t>the</w:t>
      </w:r>
      <w:r>
        <w:rPr>
          <w:spacing w:val="-6"/>
        </w:rPr>
        <w:t xml:space="preserve"> </w:t>
      </w:r>
      <w:r>
        <w:t>writing</w:t>
      </w:r>
      <w:r>
        <w:rPr>
          <w:spacing w:val="-5"/>
        </w:rPr>
        <w:t xml:space="preserve"> </w:t>
      </w:r>
      <w:r>
        <w:t>of</w:t>
      </w:r>
      <w:r>
        <w:rPr>
          <w:spacing w:val="-6"/>
        </w:rPr>
        <w:t xml:space="preserve"> </w:t>
      </w:r>
      <w:r>
        <w:t>this</w:t>
      </w:r>
      <w:r>
        <w:rPr>
          <w:spacing w:val="-5"/>
        </w:rPr>
        <w:t xml:space="preserve"> </w:t>
      </w:r>
      <w:r>
        <w:rPr>
          <w:spacing w:val="-2"/>
        </w:rPr>
        <w:t>article.</w:t>
      </w:r>
    </w:p>
    <w:p w14:paraId="3ACDFC36" w14:textId="77777777" w:rsidR="007A1DBF" w:rsidRDefault="00000000">
      <w:pPr>
        <w:pStyle w:val="TeksIsi"/>
        <w:spacing w:before="11"/>
        <w:ind w:left="610"/>
      </w:pPr>
      <w:r>
        <w:t>FUNDING</w:t>
      </w:r>
      <w:r>
        <w:rPr>
          <w:spacing w:val="-10"/>
        </w:rPr>
        <w:t xml:space="preserve"> </w:t>
      </w:r>
      <w:r>
        <w:rPr>
          <w:spacing w:val="-2"/>
        </w:rPr>
        <w:t>STATEMENT</w:t>
      </w:r>
    </w:p>
    <w:p w14:paraId="0B5178F7" w14:textId="77777777" w:rsidR="007A1DBF" w:rsidRDefault="00000000">
      <w:pPr>
        <w:spacing w:before="9"/>
        <w:ind w:left="100"/>
        <w:rPr>
          <w:sz w:val="20"/>
        </w:rPr>
      </w:pPr>
      <w:r>
        <w:rPr>
          <w:spacing w:val="-10"/>
          <w:sz w:val="20"/>
        </w:rPr>
        <w:t>-</w:t>
      </w:r>
    </w:p>
    <w:p w14:paraId="4F9A4AEF" w14:textId="77777777" w:rsidR="007A1DBF" w:rsidRDefault="00000000">
      <w:pPr>
        <w:pStyle w:val="TeksIsi"/>
        <w:spacing w:before="11"/>
        <w:ind w:left="610"/>
      </w:pPr>
      <w:r>
        <w:rPr>
          <w:spacing w:val="-2"/>
        </w:rPr>
        <w:t>COMPETING</w:t>
      </w:r>
      <w:r>
        <w:rPr>
          <w:spacing w:val="5"/>
        </w:rPr>
        <w:t xml:space="preserve"> </w:t>
      </w:r>
      <w:r>
        <w:rPr>
          <w:spacing w:val="-2"/>
        </w:rPr>
        <w:t>INTEREST</w:t>
      </w:r>
    </w:p>
    <w:p w14:paraId="6D399D4B" w14:textId="268D0315" w:rsidR="007A1DBF" w:rsidRDefault="00000000" w:rsidP="002D76F7">
      <w:pPr>
        <w:pStyle w:val="TeksIsi"/>
        <w:spacing w:before="9"/>
        <w:ind w:left="100"/>
      </w:pPr>
      <w:r>
        <w:t>The</w:t>
      </w:r>
      <w:r>
        <w:rPr>
          <w:spacing w:val="-7"/>
        </w:rPr>
        <w:t xml:space="preserve"> </w:t>
      </w:r>
      <w:r>
        <w:t>authors</w:t>
      </w:r>
      <w:r>
        <w:rPr>
          <w:spacing w:val="-6"/>
        </w:rPr>
        <w:t xml:space="preserve"> </w:t>
      </w:r>
      <w:r>
        <w:t>declare</w:t>
      </w:r>
      <w:r>
        <w:rPr>
          <w:spacing w:val="-6"/>
        </w:rPr>
        <w:t xml:space="preserve"> </w:t>
      </w:r>
      <w:r>
        <w:t>no</w:t>
      </w:r>
      <w:r>
        <w:rPr>
          <w:spacing w:val="-6"/>
        </w:rPr>
        <w:t xml:space="preserve"> </w:t>
      </w:r>
      <w:r>
        <w:t>conflict</w:t>
      </w:r>
      <w:r>
        <w:rPr>
          <w:spacing w:val="-7"/>
        </w:rPr>
        <w:t xml:space="preserve"> </w:t>
      </w:r>
      <w:r>
        <w:t>of</w:t>
      </w:r>
      <w:r>
        <w:rPr>
          <w:spacing w:val="-6"/>
        </w:rPr>
        <w:t xml:space="preserve"> </w:t>
      </w:r>
      <w:r>
        <w:t>interest</w:t>
      </w:r>
      <w:r>
        <w:rPr>
          <w:spacing w:val="-6"/>
        </w:rPr>
        <w:t xml:space="preserve"> </w:t>
      </w:r>
      <w:r>
        <w:t>in</w:t>
      </w:r>
      <w:r>
        <w:rPr>
          <w:spacing w:val="-6"/>
        </w:rPr>
        <w:t xml:space="preserve"> </w:t>
      </w:r>
      <w:r>
        <w:t>this</w:t>
      </w:r>
      <w:r>
        <w:rPr>
          <w:spacing w:val="-7"/>
        </w:rPr>
        <w:t xml:space="preserve"> </w:t>
      </w:r>
      <w:r>
        <w:rPr>
          <w:spacing w:val="-2"/>
        </w:rPr>
        <w:t>article.</w:t>
      </w:r>
      <w:r w:rsidR="005B59E0" w:rsidRPr="005B59E0">
        <w:t xml:space="preserve"> </w:t>
      </w:r>
    </w:p>
    <w:p w14:paraId="56544AB8" w14:textId="77777777" w:rsidR="007A1DBF" w:rsidRDefault="007A1DBF">
      <w:pPr>
        <w:pStyle w:val="TeksIsi"/>
        <w:spacing w:before="178"/>
      </w:pPr>
    </w:p>
    <w:p w14:paraId="7AC35413" w14:textId="77777777" w:rsidR="007A1DBF" w:rsidRDefault="00000000">
      <w:pPr>
        <w:pStyle w:val="Judul1"/>
        <w:ind w:left="100" w:firstLine="0"/>
        <w:rPr>
          <w:spacing w:val="-2"/>
        </w:rPr>
      </w:pPr>
      <w:bookmarkStart w:id="6" w:name="_bookmark0"/>
      <w:bookmarkEnd w:id="6"/>
      <w:r>
        <w:rPr>
          <w:spacing w:val="-2"/>
        </w:rPr>
        <w:t>REFERENCES</w:t>
      </w:r>
    </w:p>
    <w:p w14:paraId="2ADC5576" w14:textId="77777777" w:rsidR="006218EF" w:rsidRDefault="006218EF" w:rsidP="002D76F7">
      <w:pPr>
        <w:pStyle w:val="Judul1"/>
        <w:ind w:left="100" w:firstLine="0"/>
        <w:jc w:val="both"/>
        <w:rPr>
          <w:spacing w:val="-2"/>
        </w:rPr>
      </w:pPr>
    </w:p>
    <w:p w14:paraId="22CEF3D4" w14:textId="4E8CF8DA" w:rsidR="002D76F7" w:rsidRPr="002D76F7" w:rsidRDefault="006218EF" w:rsidP="002D76F7">
      <w:pPr>
        <w:pStyle w:val="Bibliografi"/>
        <w:jc w:val="both"/>
      </w:pPr>
      <w:r>
        <w:fldChar w:fldCharType="begin"/>
      </w:r>
      <w:r w:rsidR="005B59E0">
        <w:instrText xml:space="preserve"> ADDIN ZOTERO_BIBL {"uncited":[],"omitted":[],"custom":[]} CSL_BIBLIOGRAPHY </w:instrText>
      </w:r>
      <w:r>
        <w:fldChar w:fldCharType="separate"/>
      </w:r>
      <w:r w:rsidR="005B59E0">
        <w:t>[1]</w:t>
      </w:r>
      <w:r w:rsidR="005B59E0">
        <w:tab/>
        <w:t xml:space="preserve">H. Baier-Fuentes, J. M. Merigó, J. E. Amorós, and M. Gaviria-Marín, “International entrepreneurship: a bibliometric overview,” </w:t>
      </w:r>
      <w:r w:rsidR="005B59E0">
        <w:rPr>
          <w:i/>
          <w:iCs/>
        </w:rPr>
        <w:t>Int Entrep Manag J</w:t>
      </w:r>
      <w:r w:rsidR="005B59E0">
        <w:t>, vol. 15, no. 2, pp. 385–429, Jun. 2019, doi: 10.1007/s11365-017-0487-y</w:t>
      </w:r>
      <w:r w:rsidR="002D76F7">
        <w:t xml:space="preserve"> </w:t>
      </w:r>
      <w:r w:rsidR="002D76F7" w:rsidRPr="002D76F7">
        <w:t>[Online]. Available:</w:t>
      </w:r>
      <w:r w:rsidR="002D76F7" w:rsidRPr="002D76F7">
        <w:t xml:space="preserve"> </w:t>
      </w:r>
      <w:hyperlink r:id="rId46" w:history="1">
        <w:r w:rsidR="002D76F7" w:rsidRPr="002F322A">
          <w:rPr>
            <w:rStyle w:val="Hyperlink"/>
          </w:rPr>
          <w:t>http://link.springer.com/10.1007/s11365-017-0487-y</w:t>
        </w:r>
      </w:hyperlink>
    </w:p>
    <w:p w14:paraId="36DCBA20" w14:textId="7DE2C39A" w:rsidR="005B59E0" w:rsidRDefault="005B59E0" w:rsidP="002D76F7">
      <w:pPr>
        <w:pStyle w:val="Bibliografi"/>
        <w:jc w:val="both"/>
      </w:pPr>
      <w:r>
        <w:t>[2]</w:t>
      </w:r>
      <w:r>
        <w:tab/>
        <w:t xml:space="preserve">T.-C. Liu and Y.-C. Chang, “A bibliometric analysis of teledentistry published in the category of dentistry, oral surgery and medicine,” </w:t>
      </w:r>
      <w:r>
        <w:rPr>
          <w:i/>
          <w:iCs/>
        </w:rPr>
        <w:t>Journal of Dental Sciences</w:t>
      </w:r>
      <w:r>
        <w:t>, p. S1991790224001624, May 2024, doi: 10.1016/j.jds.2024.05.016</w:t>
      </w:r>
      <w:r w:rsidR="002D76F7">
        <w:t xml:space="preserve"> </w:t>
      </w:r>
      <w:r w:rsidR="002D76F7">
        <w:t>[Online]. Available:</w:t>
      </w:r>
      <w:r w:rsidR="002D76F7">
        <w:t xml:space="preserve"> </w:t>
      </w:r>
      <w:hyperlink r:id="rId47" w:history="1">
        <w:r w:rsidR="000871C7" w:rsidRPr="002F322A">
          <w:rPr>
            <w:rStyle w:val="Hyperlink"/>
          </w:rPr>
          <w:t>https://linkinghub.elsevier.com/r</w:t>
        </w:r>
        <w:r w:rsidR="000871C7" w:rsidRPr="002F322A">
          <w:rPr>
            <w:rStyle w:val="Hyperlink"/>
          </w:rPr>
          <w:t>e</w:t>
        </w:r>
        <w:r w:rsidR="000871C7" w:rsidRPr="002F322A">
          <w:rPr>
            <w:rStyle w:val="Hyperlink"/>
          </w:rPr>
          <w:t>trieve/pii/S1991790224001624</w:t>
        </w:r>
      </w:hyperlink>
    </w:p>
    <w:p w14:paraId="4CDD39C9" w14:textId="11CAD84B" w:rsidR="005B59E0" w:rsidRDefault="005B59E0" w:rsidP="002D76F7">
      <w:pPr>
        <w:pStyle w:val="Bibliografi"/>
        <w:jc w:val="both"/>
      </w:pPr>
      <w:r>
        <w:t>[3]</w:t>
      </w:r>
      <w:r>
        <w:tab/>
        <w:t xml:space="preserve">D. Triwahyuningtyas, C. Sundaygara, I. Widiaty, A. B. D. Nandiyanto, S. D. Aji, and M. N. Hudha, “Bibliometric analysis of the term ‘STEM module,’” </w:t>
      </w:r>
      <w:r>
        <w:rPr>
          <w:i/>
          <w:iCs/>
        </w:rPr>
        <w:t>IOP Conf. Ser.: Mater. Sci. Eng.</w:t>
      </w:r>
      <w:r>
        <w:t>, vol. 1098, no. 3, p. 032031, Mar. 2021, doi: 10.1088/1757-899X/1098/3/032031</w:t>
      </w:r>
      <w:r w:rsidR="002D76F7">
        <w:t xml:space="preserve"> </w:t>
      </w:r>
      <w:r w:rsidR="002D76F7">
        <w:t>[Online]. Available:</w:t>
      </w:r>
      <w:r w:rsidR="000871C7" w:rsidRPr="000871C7">
        <w:t xml:space="preserve"> </w:t>
      </w:r>
      <w:hyperlink r:id="rId48" w:history="1">
        <w:r w:rsidR="000871C7" w:rsidRPr="002F322A">
          <w:rPr>
            <w:rStyle w:val="Hyperlink"/>
          </w:rPr>
          <w:t>https://iopscience.iop.org/article/10.1088/1757-899X/1098/3/032031</w:t>
        </w:r>
      </w:hyperlink>
    </w:p>
    <w:p w14:paraId="5DFEBDE4" w14:textId="706CE940" w:rsidR="005B59E0" w:rsidRDefault="005B59E0" w:rsidP="002D76F7">
      <w:pPr>
        <w:pStyle w:val="Bibliografi"/>
        <w:jc w:val="both"/>
      </w:pPr>
      <w:r>
        <w:t>[4]</w:t>
      </w:r>
      <w:r>
        <w:tab/>
        <w:t xml:space="preserve">S. Abdul, Z. Gul, and M. Xu, “Tracing the contribution of cattle farms to methane emissions through bibliometric analyses,” </w:t>
      </w:r>
      <w:r>
        <w:rPr>
          <w:i/>
          <w:iCs/>
        </w:rPr>
        <w:t>Journal of Integrative Agriculture</w:t>
      </w:r>
      <w:r>
        <w:t>, p. S2095311924001941, May 2024, doi: 10.1016/j.jia.2024.05.003</w:t>
      </w:r>
      <w:r w:rsidR="002D76F7">
        <w:t xml:space="preserve"> </w:t>
      </w:r>
      <w:r w:rsidR="002D76F7">
        <w:t>[Online]. Available:</w:t>
      </w:r>
      <w:r w:rsidR="000871C7" w:rsidRPr="000871C7">
        <w:t xml:space="preserve"> </w:t>
      </w:r>
      <w:hyperlink r:id="rId49" w:history="1">
        <w:r w:rsidR="000871C7" w:rsidRPr="002F322A">
          <w:rPr>
            <w:rStyle w:val="Hyperlink"/>
          </w:rPr>
          <w:t>https://linkinghub.elsevier.com/retrieve/pii/S2095311924001941</w:t>
        </w:r>
      </w:hyperlink>
    </w:p>
    <w:p w14:paraId="10C7C6EC" w14:textId="10FA7817" w:rsidR="005B59E0" w:rsidRDefault="005B59E0" w:rsidP="002D76F7">
      <w:pPr>
        <w:pStyle w:val="Bibliografi"/>
        <w:jc w:val="both"/>
      </w:pPr>
      <w:r>
        <w:t>[5]</w:t>
      </w:r>
      <w:r>
        <w:tab/>
        <w:t xml:space="preserve">N. J. Van Eck and L. Waltman, “Citation-based clustering of publications using CitNetExplorer and VOSviewer,” </w:t>
      </w:r>
      <w:r>
        <w:rPr>
          <w:i/>
          <w:iCs/>
        </w:rPr>
        <w:t>Scientometrics</w:t>
      </w:r>
      <w:r>
        <w:t>, vol. 111, no. 2, pp. 1053–1070, May 2017, doi: 10.1007/s11192-017-2300-7</w:t>
      </w:r>
      <w:r w:rsidR="002D76F7">
        <w:t xml:space="preserve"> </w:t>
      </w:r>
      <w:r w:rsidR="002D76F7">
        <w:t>[Online]. Available:</w:t>
      </w:r>
      <w:r w:rsidR="000871C7">
        <w:t xml:space="preserve"> </w:t>
      </w:r>
      <w:hyperlink r:id="rId50" w:history="1">
        <w:r w:rsidR="000871C7" w:rsidRPr="002F322A">
          <w:rPr>
            <w:rStyle w:val="Hyperlink"/>
          </w:rPr>
          <w:t>http://link.springer.com/10.1007/s11192-017-2300-7</w:t>
        </w:r>
      </w:hyperlink>
    </w:p>
    <w:p w14:paraId="5B26FF35" w14:textId="0E494F2D" w:rsidR="005B59E0" w:rsidRDefault="005B59E0" w:rsidP="002D76F7">
      <w:pPr>
        <w:pStyle w:val="Bibliografi"/>
        <w:jc w:val="both"/>
      </w:pPr>
      <w:r>
        <w:t>[6]</w:t>
      </w:r>
      <w:r>
        <w:tab/>
        <w:t xml:space="preserve">N. J. Van Eck and L. Waltman, “Software survey: VOSviewer, a computer program for bibliometric mapping,” </w:t>
      </w:r>
      <w:r>
        <w:rPr>
          <w:i/>
          <w:iCs/>
        </w:rPr>
        <w:t>Scientometrics</w:t>
      </w:r>
      <w:r>
        <w:t>, vol. 84, no. 2, pp. 523–538, Aug. 2010, doi: 10.1007/s11192-009-0146-3</w:t>
      </w:r>
      <w:r w:rsidR="002D76F7">
        <w:t xml:space="preserve"> </w:t>
      </w:r>
      <w:r w:rsidR="002D76F7">
        <w:t>[Online]. Available:</w:t>
      </w:r>
      <w:r w:rsidR="000871C7" w:rsidRPr="000871C7">
        <w:t xml:space="preserve"> </w:t>
      </w:r>
      <w:hyperlink r:id="rId51" w:history="1">
        <w:r w:rsidR="000871C7" w:rsidRPr="002F322A">
          <w:rPr>
            <w:rStyle w:val="Hyperlink"/>
          </w:rPr>
          <w:t>http://link.springer.com/10.1007/s11192-009-0146-3</w:t>
        </w:r>
      </w:hyperlink>
    </w:p>
    <w:p w14:paraId="02198C4B" w14:textId="03BB15CC" w:rsidR="005B59E0" w:rsidRDefault="005B59E0" w:rsidP="002D76F7">
      <w:pPr>
        <w:pStyle w:val="Bibliografi"/>
        <w:jc w:val="both"/>
      </w:pPr>
      <w:r>
        <w:t>[7]</w:t>
      </w:r>
      <w:r>
        <w:tab/>
        <w:t xml:space="preserve">W. Sun </w:t>
      </w:r>
      <w:r>
        <w:rPr>
          <w:i/>
          <w:iCs/>
        </w:rPr>
        <w:t>et al.</w:t>
      </w:r>
      <w:r>
        <w:t xml:space="preserve">, “Dysphagia in Parkinson’s disease: A bibliometric and visualization analysis from 2002 to 2022,” </w:t>
      </w:r>
      <w:r>
        <w:rPr>
          <w:i/>
          <w:iCs/>
        </w:rPr>
        <w:t>Heliyon</w:t>
      </w:r>
      <w:r>
        <w:t>, vol. 10, no. 9, p. e30191, May 2024, doi: 10.1016/j.heliyon.2024.e30191</w:t>
      </w:r>
      <w:r w:rsidR="002D76F7">
        <w:t xml:space="preserve"> </w:t>
      </w:r>
      <w:r w:rsidR="002D76F7">
        <w:t>[Online]. Available:</w:t>
      </w:r>
      <w:r w:rsidR="000871C7" w:rsidRPr="000871C7">
        <w:t xml:space="preserve"> </w:t>
      </w:r>
      <w:hyperlink r:id="rId52" w:history="1">
        <w:r w:rsidR="000871C7" w:rsidRPr="002F322A">
          <w:rPr>
            <w:rStyle w:val="Hyperlink"/>
          </w:rPr>
          <w:t>https://linkinghub.elsevier.com/retrieve/pii/S2405844024062224</w:t>
        </w:r>
      </w:hyperlink>
    </w:p>
    <w:p w14:paraId="2927CC46" w14:textId="10D5EEFA" w:rsidR="005B59E0" w:rsidRDefault="005B59E0" w:rsidP="002D76F7">
      <w:pPr>
        <w:pStyle w:val="Bibliografi"/>
        <w:jc w:val="both"/>
      </w:pPr>
      <w:r>
        <w:t>[8]</w:t>
      </w:r>
      <w:r>
        <w:tab/>
        <w:t xml:space="preserve">X. Shen and L. Wang, “Topic Evolution and Emerging Topic Analysis Based on Open Source Software,” </w:t>
      </w:r>
      <w:r>
        <w:rPr>
          <w:i/>
          <w:iCs/>
        </w:rPr>
        <w:t>Journal of Data and Information Science</w:t>
      </w:r>
      <w:r>
        <w:t>, vol. 5, no. 4, pp. 126–136, Nov. 2020, doi: 10.2478/jdis-2020-0033</w:t>
      </w:r>
      <w:r w:rsidR="002D76F7">
        <w:t xml:space="preserve"> </w:t>
      </w:r>
      <w:r w:rsidR="002D76F7">
        <w:t>[Online]. Available:</w:t>
      </w:r>
      <w:r w:rsidR="000871C7" w:rsidRPr="000871C7">
        <w:t xml:space="preserve"> </w:t>
      </w:r>
      <w:hyperlink r:id="rId53" w:history="1">
        <w:r w:rsidR="000871C7" w:rsidRPr="002F322A">
          <w:rPr>
            <w:rStyle w:val="Hyperlink"/>
          </w:rPr>
          <w:t>https://www.sciendo.com/article/10.2478/jdis-2020-0033</w:t>
        </w:r>
      </w:hyperlink>
    </w:p>
    <w:p w14:paraId="76D467A7" w14:textId="3E5598D2" w:rsidR="005B59E0" w:rsidRDefault="005B59E0" w:rsidP="002D76F7">
      <w:pPr>
        <w:pStyle w:val="Bibliografi"/>
        <w:jc w:val="both"/>
      </w:pPr>
      <w:r>
        <w:t>[9]</w:t>
      </w:r>
      <w:r>
        <w:tab/>
        <w:t xml:space="preserve">A. B. Nassif, A. Elnagar, I. Shahin, and S. Henno, “Deep learning for Arabic subjective sentiment analysis: Challenges and research opportunities,” </w:t>
      </w:r>
      <w:r>
        <w:rPr>
          <w:i/>
          <w:iCs/>
        </w:rPr>
        <w:t>Applied Soft Computing</w:t>
      </w:r>
      <w:r>
        <w:t>, vol. 98, no. Query date: 2024-05-07 16:17:37, pp. 106836–106836, 2021, doi: 10.1016/j.asoc.2020.106836</w:t>
      </w:r>
      <w:r w:rsidR="002D76F7">
        <w:t xml:space="preserve"> </w:t>
      </w:r>
      <w:r w:rsidR="002D76F7">
        <w:t>[Online]. Available:</w:t>
      </w:r>
      <w:r w:rsidR="000871C7" w:rsidRPr="000871C7">
        <w:t xml:space="preserve"> </w:t>
      </w:r>
      <w:hyperlink r:id="rId54" w:history="1">
        <w:r w:rsidR="000871C7" w:rsidRPr="002F322A">
          <w:rPr>
            <w:rStyle w:val="Hyperlink"/>
          </w:rPr>
          <w:t>http://dx.doi.org/10</w:t>
        </w:r>
        <w:r w:rsidR="000871C7" w:rsidRPr="002F322A">
          <w:rPr>
            <w:rStyle w:val="Hyperlink"/>
          </w:rPr>
          <w:t>.</w:t>
        </w:r>
        <w:r w:rsidR="000871C7" w:rsidRPr="002F322A">
          <w:rPr>
            <w:rStyle w:val="Hyperlink"/>
          </w:rPr>
          <w:t>1016/j.asoc.2020.106836</w:t>
        </w:r>
      </w:hyperlink>
    </w:p>
    <w:p w14:paraId="4D997AC9" w14:textId="1EC5B5BF" w:rsidR="005B59E0" w:rsidRDefault="005B59E0" w:rsidP="002D76F7">
      <w:pPr>
        <w:pStyle w:val="Bibliografi"/>
        <w:jc w:val="both"/>
      </w:pPr>
      <w:r>
        <w:t>[10]</w:t>
      </w:r>
      <w:r>
        <w:tab/>
        <w:t xml:space="preserve">N. Zhang, Y. Tan, C. Yang, and Y. Li, “Deep learning feature exploration for Android malware detection,” </w:t>
      </w:r>
      <w:r>
        <w:rPr>
          <w:i/>
          <w:iCs/>
        </w:rPr>
        <w:t>Applied Soft Computing</w:t>
      </w:r>
      <w:r>
        <w:t xml:space="preserve">, vol. 102, no. Query date: 2024-05-07 16:17:37, pp. 107069–107069, 2021, doi: </w:t>
      </w:r>
      <w:r>
        <w:lastRenderedPageBreak/>
        <w:t>10.1016/j.asoc.2020.107069</w:t>
      </w:r>
      <w:r w:rsidR="002D76F7">
        <w:t xml:space="preserve"> </w:t>
      </w:r>
      <w:r w:rsidR="002D76F7">
        <w:t>[Online]. Available:</w:t>
      </w:r>
      <w:r w:rsidR="000871C7">
        <w:t xml:space="preserve"> </w:t>
      </w:r>
      <w:hyperlink r:id="rId55" w:history="1">
        <w:r w:rsidR="000871C7" w:rsidRPr="002F322A">
          <w:rPr>
            <w:rStyle w:val="Hyperlink"/>
          </w:rPr>
          <w:t>http://dx.doi.org/10.1016/j.asoc.2020.107069</w:t>
        </w:r>
      </w:hyperlink>
    </w:p>
    <w:p w14:paraId="14085A72" w14:textId="07C6839A" w:rsidR="005B59E0" w:rsidRDefault="005B59E0" w:rsidP="002D76F7">
      <w:pPr>
        <w:pStyle w:val="Bibliografi"/>
        <w:jc w:val="both"/>
      </w:pPr>
      <w:r>
        <w:t>[11]</w:t>
      </w:r>
      <w:r>
        <w:tab/>
        <w:t xml:space="preserve">X. Gu, P. Angelov, and Z. Zhao, “A distance-type-insensitive clustering approach,” </w:t>
      </w:r>
      <w:r>
        <w:rPr>
          <w:i/>
          <w:iCs/>
        </w:rPr>
        <w:t>Applied Soft Computing</w:t>
      </w:r>
      <w:r>
        <w:t>, vol. 77, no. Query date: 2024-05-07 16:17:37, pp. 622–634, 2019, doi: 10.1016/j.asoc.2019.01.028</w:t>
      </w:r>
      <w:r w:rsidR="002D76F7">
        <w:t xml:space="preserve"> </w:t>
      </w:r>
      <w:r w:rsidR="002D76F7">
        <w:t>[Online]. Available:</w:t>
      </w:r>
      <w:r w:rsidR="000871C7" w:rsidRPr="000871C7">
        <w:t xml:space="preserve"> </w:t>
      </w:r>
      <w:hyperlink r:id="rId56" w:history="1">
        <w:r w:rsidR="000871C7" w:rsidRPr="002F322A">
          <w:rPr>
            <w:rStyle w:val="Hyperlink"/>
          </w:rPr>
          <w:t>http://dx.doi.org/10.1016/j.asoc.2019.01.028</w:t>
        </w:r>
      </w:hyperlink>
    </w:p>
    <w:p w14:paraId="1F8290B2" w14:textId="0B1AEFE2" w:rsidR="005B59E0" w:rsidRDefault="005B59E0" w:rsidP="002D76F7">
      <w:pPr>
        <w:pStyle w:val="Bibliografi"/>
        <w:jc w:val="both"/>
      </w:pPr>
      <w:r>
        <w:t>[12]</w:t>
      </w:r>
      <w:r>
        <w:tab/>
        <w:t xml:space="preserve">L. Mathew and V. R. Bindu, “A Review of Natural Language Processing Techniques for Sentiment Analysis using Pre-trained Models,” </w:t>
      </w:r>
      <w:r>
        <w:rPr>
          <w:i/>
          <w:iCs/>
        </w:rPr>
        <w:t>2020 Fourth International Conference on Computing Methodologies and Communication (ICCMC)</w:t>
      </w:r>
      <w:r>
        <w:t>, no. Query date: 2024-05-07 16:17:37, 2020, doi: 10.1109/iccmc48092.2020.iccmc-00064. Available: http://dx.doi.org/10.1109/iccmc48092.2020.iccmc-00064</w:t>
      </w:r>
      <w:r w:rsidR="002D76F7">
        <w:t xml:space="preserve"> </w:t>
      </w:r>
      <w:r w:rsidR="002D76F7">
        <w:t>[Online]. Available:</w:t>
      </w:r>
      <w:r w:rsidR="000871C7" w:rsidRPr="000871C7">
        <w:t xml:space="preserve"> </w:t>
      </w:r>
      <w:hyperlink r:id="rId57" w:history="1">
        <w:r w:rsidR="000871C7" w:rsidRPr="002F322A">
          <w:rPr>
            <w:rStyle w:val="Hyperlink"/>
          </w:rPr>
          <w:t>http://dx.doi.org/10.1109/iccmc48092.2020.iccmc-00064</w:t>
        </w:r>
      </w:hyperlink>
    </w:p>
    <w:p w14:paraId="6EF5C8DD" w14:textId="5B0C49E9" w:rsidR="005B59E0" w:rsidRDefault="005B59E0" w:rsidP="002D76F7">
      <w:pPr>
        <w:pStyle w:val="Bibliografi"/>
        <w:jc w:val="both"/>
      </w:pPr>
      <w:r>
        <w:t>[13]</w:t>
      </w:r>
      <w:r>
        <w:tab/>
        <w:t xml:space="preserve">P. Awatramani, R. Daware, H. Chouhan, A. Vaswani, and S. Khedkar, “Sentiment Analysis of Mixed-Case Language using Natural Language Processing,” </w:t>
      </w:r>
      <w:r>
        <w:rPr>
          <w:i/>
          <w:iCs/>
        </w:rPr>
        <w:t>2021 Third International Conference on Inventive Research in Computing Applications (ICIRCA)</w:t>
      </w:r>
      <w:r>
        <w:t>, no. Query date: 2024-05-07 16:17:37, 2021, doi: 10.1109/icirca51532.2021.9544554. Available: http://dx.doi.org/10.1109/icirca51532.2021.9544554</w:t>
      </w:r>
      <w:r w:rsidR="002D76F7">
        <w:t xml:space="preserve"> </w:t>
      </w:r>
      <w:r w:rsidR="002D76F7">
        <w:t>[Online]. Available:</w:t>
      </w:r>
      <w:r w:rsidR="000871C7" w:rsidRPr="000871C7">
        <w:t xml:space="preserve"> </w:t>
      </w:r>
      <w:hyperlink r:id="rId58" w:history="1">
        <w:r w:rsidR="000871C7" w:rsidRPr="002F322A">
          <w:rPr>
            <w:rStyle w:val="Hyperlink"/>
          </w:rPr>
          <w:t>http://dx.doi.org/10.1109/icirca51532.2021.9544554</w:t>
        </w:r>
      </w:hyperlink>
    </w:p>
    <w:p w14:paraId="6627BC12" w14:textId="476ED6B9" w:rsidR="005B59E0" w:rsidRDefault="005B59E0" w:rsidP="002D76F7">
      <w:pPr>
        <w:pStyle w:val="Bibliografi"/>
        <w:jc w:val="both"/>
      </w:pPr>
      <w:r>
        <w:t>[14]</w:t>
      </w:r>
      <w:r>
        <w:tab/>
        <w:t xml:space="preserve">M. Bowden, “A Review of Textual and Voice Processing Algorithms in the Field of Natural Language Processing,” </w:t>
      </w:r>
      <w:r>
        <w:rPr>
          <w:i/>
          <w:iCs/>
        </w:rPr>
        <w:t>Journal of Computing and Natural Science</w:t>
      </w:r>
      <w:r>
        <w:t>, no. Query date: 2024-05-07 16:17:37, pp. 194–203, 2023, doi: 10.53759/181x/jcns202303018</w:t>
      </w:r>
      <w:r w:rsidR="002D76F7">
        <w:t xml:space="preserve"> </w:t>
      </w:r>
      <w:r w:rsidR="002D76F7">
        <w:t>[Online]. Available:</w:t>
      </w:r>
      <w:r w:rsidR="000871C7" w:rsidRPr="000871C7">
        <w:t xml:space="preserve"> </w:t>
      </w:r>
      <w:hyperlink r:id="rId59" w:history="1">
        <w:r w:rsidR="000871C7" w:rsidRPr="002F322A">
          <w:rPr>
            <w:rStyle w:val="Hyperlink"/>
          </w:rPr>
          <w:t>http://dx.doi.org/10.53759/181x/jcns202303018</w:t>
        </w:r>
      </w:hyperlink>
    </w:p>
    <w:p w14:paraId="1D66ED10" w14:textId="6354D970" w:rsidR="005B59E0" w:rsidRDefault="005B59E0" w:rsidP="002D76F7">
      <w:pPr>
        <w:pStyle w:val="Bibliografi"/>
        <w:jc w:val="both"/>
      </w:pPr>
      <w:r>
        <w:t>[15]</w:t>
      </w:r>
      <w:r>
        <w:tab/>
        <w:t xml:space="preserve">I. Espinosa-Zaragoza, J. Abreu-Salas, E. Lloret, P. Moreda, and M. Palomar, “A Review of Research-based Automatic Text Simplification Tools,” </w:t>
      </w:r>
      <w:r>
        <w:rPr>
          <w:i/>
          <w:iCs/>
        </w:rPr>
        <w:t>Proceedings of the Conference Recent Advances in Natural Language Processing - Large Language Models for Natural Language Processings</w:t>
      </w:r>
      <w:r>
        <w:t xml:space="preserve">, no. Query date: 2024-05-07 16:17:37, 2023, doi: 10.26615/978-954-452-092-2_036. Available: </w:t>
      </w:r>
      <w:bookmarkStart w:id="7" w:name="_Hlk169682085"/>
      <w:r>
        <w:t>http://dx.doi.org/10.26615/978-954-452-092-2_036</w:t>
      </w:r>
      <w:r w:rsidR="002D76F7">
        <w:t xml:space="preserve"> </w:t>
      </w:r>
      <w:bookmarkEnd w:id="7"/>
      <w:r w:rsidR="002D76F7">
        <w:t>[Online]. Available:</w:t>
      </w:r>
      <w:r w:rsidR="000871C7" w:rsidRPr="000871C7">
        <w:t xml:space="preserve"> </w:t>
      </w:r>
      <w:hyperlink r:id="rId60" w:history="1">
        <w:r w:rsidR="000871C7" w:rsidRPr="002F322A">
          <w:rPr>
            <w:rStyle w:val="Hyperlink"/>
          </w:rPr>
          <w:t>http://dx.doi.org/10.26615/978-954-452-092-2_036</w:t>
        </w:r>
      </w:hyperlink>
    </w:p>
    <w:p w14:paraId="10A12F38" w14:textId="47BCD30F" w:rsidR="005B59E0" w:rsidRDefault="005B59E0" w:rsidP="002D76F7">
      <w:pPr>
        <w:pStyle w:val="Bibliografi"/>
        <w:jc w:val="both"/>
      </w:pPr>
      <w:r>
        <w:t>[16]</w:t>
      </w:r>
      <w:r>
        <w:tab/>
        <w:t xml:space="preserve">V. Arya, R. Khan, and Prof. M. Aggarwal, “A Chatbot Application by using Natural Language Processing and Artificial Intelligence Markup Language,” </w:t>
      </w:r>
      <w:r>
        <w:rPr>
          <w:i/>
          <w:iCs/>
        </w:rPr>
        <w:t>International Journal of Soft Computing and Engineering</w:t>
      </w:r>
      <w:r>
        <w:t>, vol. 12, no. 3, pp. 1–7, 2022, doi: 10.35940/ijsce.c3566.0712322</w:t>
      </w:r>
      <w:r w:rsidR="002D76F7">
        <w:t xml:space="preserve"> </w:t>
      </w:r>
      <w:r w:rsidR="002D76F7">
        <w:t>[Online]. Available:</w:t>
      </w:r>
      <w:r w:rsidR="000871C7" w:rsidRPr="000871C7">
        <w:t xml:space="preserve"> </w:t>
      </w:r>
      <w:hyperlink r:id="rId61" w:history="1">
        <w:r w:rsidR="000871C7" w:rsidRPr="002F322A">
          <w:rPr>
            <w:rStyle w:val="Hyperlink"/>
          </w:rPr>
          <w:t>http://dx.doi.org/10.35940/ijsce.c3566.0712322</w:t>
        </w:r>
      </w:hyperlink>
    </w:p>
    <w:p w14:paraId="129D37DC" w14:textId="6A118A56" w:rsidR="005B59E0" w:rsidRDefault="005B59E0" w:rsidP="002D76F7">
      <w:pPr>
        <w:pStyle w:val="Bibliografi"/>
        <w:jc w:val="both"/>
      </w:pPr>
      <w:r>
        <w:t>[17]</w:t>
      </w:r>
      <w:r>
        <w:tab/>
        <w:t xml:space="preserve">K. Miao, X. Mao, and C. Li, “Individualism of particles in particle swarm optimization,” </w:t>
      </w:r>
      <w:r>
        <w:rPr>
          <w:i/>
          <w:iCs/>
        </w:rPr>
        <w:t>Applied Soft Computing</w:t>
      </w:r>
      <w:r>
        <w:t>, vol. 83, no. Query date: 2024-05-07 16:17:37, pp. 105619–105619, 2019, doi: 10.1016/j.asoc.2019.105619</w:t>
      </w:r>
      <w:r w:rsidR="002D76F7">
        <w:t xml:space="preserve"> </w:t>
      </w:r>
      <w:r w:rsidR="002D76F7">
        <w:t>[Online]. Available:</w:t>
      </w:r>
      <w:r w:rsidR="000871C7" w:rsidRPr="000871C7">
        <w:t xml:space="preserve"> </w:t>
      </w:r>
      <w:hyperlink r:id="rId62" w:history="1">
        <w:r w:rsidR="000871C7" w:rsidRPr="002F322A">
          <w:rPr>
            <w:rStyle w:val="Hyperlink"/>
          </w:rPr>
          <w:t>http://dx.doi.org/10.1016/j.asoc.2019.105619</w:t>
        </w:r>
      </w:hyperlink>
    </w:p>
    <w:p w14:paraId="3474B576" w14:textId="6915B23E" w:rsidR="005B59E0" w:rsidRDefault="005B59E0" w:rsidP="002D76F7">
      <w:pPr>
        <w:pStyle w:val="Bibliografi"/>
        <w:jc w:val="both"/>
      </w:pPr>
      <w:r>
        <w:t>[18]</w:t>
      </w:r>
      <w:r>
        <w:tab/>
        <w:t xml:space="preserve">X. Xu, Y. Li, and Q. M. J. Wu, “A completed local shrinkage pattern for texture classification,” </w:t>
      </w:r>
      <w:r>
        <w:rPr>
          <w:i/>
          <w:iCs/>
        </w:rPr>
        <w:t>Applied Soft Computing</w:t>
      </w:r>
      <w:r>
        <w:t>, vol. 97, no. Query date: 2024-05-07 16:17:37, pp. 106830–106830, 2020, doi: 10.1016/j.asoc.2020.106830</w:t>
      </w:r>
      <w:r w:rsidR="002D76F7">
        <w:t xml:space="preserve"> </w:t>
      </w:r>
      <w:r w:rsidR="002D76F7">
        <w:t>[Online]. Available:</w:t>
      </w:r>
      <w:r w:rsidR="000871C7" w:rsidRPr="000871C7">
        <w:t xml:space="preserve"> </w:t>
      </w:r>
      <w:hyperlink r:id="rId63" w:history="1">
        <w:r w:rsidR="000871C7" w:rsidRPr="002F322A">
          <w:rPr>
            <w:rStyle w:val="Hyperlink"/>
          </w:rPr>
          <w:t>http://dx.doi.org/10.1016/j.asoc.2020.106830</w:t>
        </w:r>
      </w:hyperlink>
    </w:p>
    <w:p w14:paraId="7C622EBB" w14:textId="02C03ECB" w:rsidR="005B59E0" w:rsidRDefault="005B59E0" w:rsidP="002D76F7">
      <w:pPr>
        <w:pStyle w:val="Bibliografi"/>
        <w:jc w:val="both"/>
      </w:pPr>
      <w:r>
        <w:t>[19]</w:t>
      </w:r>
      <w:r>
        <w:tab/>
        <w:t xml:space="preserve">R. Sun, G. Wang, W. Zhang, L.-T. Hsu, and W. Y. Ochieng, “A gradient boosting decision tree based GPS signal reception classification algorithm,” </w:t>
      </w:r>
      <w:r>
        <w:rPr>
          <w:i/>
          <w:iCs/>
        </w:rPr>
        <w:t>Applied Soft Computing</w:t>
      </w:r>
      <w:r>
        <w:t>, vol. 86, no. Query date: 2024-05-07 16:17:37, pp. 105942–105942, 2020, doi: 10.1016/j.asoc.2019.105942</w:t>
      </w:r>
      <w:r w:rsidR="002D76F7">
        <w:t xml:space="preserve"> </w:t>
      </w:r>
      <w:r w:rsidR="002D76F7">
        <w:t>[Online]. Available:</w:t>
      </w:r>
      <w:r w:rsidR="000871C7" w:rsidRPr="000871C7">
        <w:t xml:space="preserve"> </w:t>
      </w:r>
      <w:hyperlink r:id="rId64" w:history="1">
        <w:r w:rsidR="000871C7" w:rsidRPr="002F322A">
          <w:rPr>
            <w:rStyle w:val="Hyperlink"/>
          </w:rPr>
          <w:t>http://dx.doi.org/10.1016/j.asoc.2019.105942</w:t>
        </w:r>
      </w:hyperlink>
    </w:p>
    <w:p w14:paraId="5DA7A4FB" w14:textId="43D6A68F" w:rsidR="005B59E0" w:rsidRDefault="005B59E0" w:rsidP="002D76F7">
      <w:pPr>
        <w:pStyle w:val="Bibliografi"/>
        <w:jc w:val="both"/>
      </w:pPr>
      <w:r>
        <w:t>[20]</w:t>
      </w:r>
      <w:r>
        <w:tab/>
        <w:t xml:space="preserve">J. Qiu, X. Xiang, C. Wang, and X. Zhang, “A multi-objective feature selection approach based on chemical reaction optimization,” </w:t>
      </w:r>
      <w:r>
        <w:rPr>
          <w:i/>
          <w:iCs/>
        </w:rPr>
        <w:t>Applied Soft Computing</w:t>
      </w:r>
      <w:r>
        <w:t>, vol. 112, no. Query date: 2024-05-07 16:17:37, pp. 107794–107794, 2021, doi: 10.1016/j.asoc.2021.107794</w:t>
      </w:r>
      <w:r w:rsidR="002D76F7">
        <w:t xml:space="preserve"> </w:t>
      </w:r>
      <w:r w:rsidR="002D76F7">
        <w:t>[Online]. Available:</w:t>
      </w:r>
      <w:r w:rsidR="00157FF1" w:rsidRPr="00157FF1">
        <w:t xml:space="preserve"> </w:t>
      </w:r>
      <w:hyperlink r:id="rId65" w:history="1">
        <w:r w:rsidR="00157FF1" w:rsidRPr="002F322A">
          <w:rPr>
            <w:rStyle w:val="Hyperlink"/>
          </w:rPr>
          <w:t>http://dx.doi.org/10.1016/j.asoc.2021.107794</w:t>
        </w:r>
      </w:hyperlink>
    </w:p>
    <w:p w14:paraId="03712481" w14:textId="2EA9579C" w:rsidR="005B59E0" w:rsidRDefault="005B59E0" w:rsidP="002D76F7">
      <w:pPr>
        <w:pStyle w:val="Bibliografi"/>
        <w:jc w:val="both"/>
      </w:pPr>
      <w:r>
        <w:t>[21]</w:t>
      </w:r>
      <w:r>
        <w:tab/>
        <w:t xml:space="preserve">L. Li, G. Li, and L. Chang, “A many-objective particle swarm optimization with grid dominance ranking and clustering,” </w:t>
      </w:r>
      <w:r>
        <w:rPr>
          <w:i/>
          <w:iCs/>
        </w:rPr>
        <w:t>Applied Soft Computing</w:t>
      </w:r>
      <w:r>
        <w:t>, vol. 96, no. Query date: 2024-05-07 16:17:37, pp. 106661–106661, 2020, doi: 10.1016/j.asoc.2020.106661</w:t>
      </w:r>
      <w:r w:rsidR="002D76F7">
        <w:t xml:space="preserve"> </w:t>
      </w:r>
      <w:r w:rsidR="002D76F7">
        <w:t>[Online]. Available:</w:t>
      </w:r>
      <w:r w:rsidR="00157FF1" w:rsidRPr="00157FF1">
        <w:t xml:space="preserve"> </w:t>
      </w:r>
      <w:hyperlink r:id="rId66" w:history="1">
        <w:r w:rsidR="00157FF1" w:rsidRPr="002F322A">
          <w:rPr>
            <w:rStyle w:val="Hyperlink"/>
          </w:rPr>
          <w:t>http://dx.doi.org/10.1016/j.asoc.2020.106661</w:t>
        </w:r>
      </w:hyperlink>
    </w:p>
    <w:p w14:paraId="26920AE2" w14:textId="7D09E96C" w:rsidR="005B59E0" w:rsidRDefault="005B59E0" w:rsidP="002D76F7">
      <w:pPr>
        <w:pStyle w:val="Bibliografi"/>
        <w:jc w:val="both"/>
      </w:pPr>
      <w:r>
        <w:t>[22]</w:t>
      </w:r>
      <w:r>
        <w:tab/>
        <w:t xml:space="preserve">Y. Cui, X. Meng, and J. Qiao, “A multi-objective particle swarm optimization algorithm based on two-archive mechanism,” </w:t>
      </w:r>
      <w:r>
        <w:rPr>
          <w:i/>
          <w:iCs/>
        </w:rPr>
        <w:t>Applied Soft Computing</w:t>
      </w:r>
      <w:r>
        <w:t>, vol. 119, no. Query date: 2024-05-07 16:17:37, pp. 108532–108532, 2022, doi: 10.1016/j.asoc.2022.108532</w:t>
      </w:r>
      <w:r w:rsidR="002D76F7">
        <w:t xml:space="preserve"> </w:t>
      </w:r>
      <w:r w:rsidR="002D76F7">
        <w:t>[Online]. Available:</w:t>
      </w:r>
      <w:r w:rsidR="00157FF1" w:rsidRPr="00157FF1">
        <w:t xml:space="preserve"> </w:t>
      </w:r>
      <w:hyperlink r:id="rId67" w:history="1">
        <w:r w:rsidR="00157FF1" w:rsidRPr="002F322A">
          <w:rPr>
            <w:rStyle w:val="Hyperlink"/>
          </w:rPr>
          <w:t>http://dx.doi.org/10.1016/j.asoc.2022.108532</w:t>
        </w:r>
      </w:hyperlink>
    </w:p>
    <w:p w14:paraId="4BB84569" w14:textId="1DACD812" w:rsidR="005B59E0" w:rsidRDefault="005B59E0" w:rsidP="002D76F7">
      <w:pPr>
        <w:pStyle w:val="Bibliografi"/>
        <w:jc w:val="both"/>
      </w:pPr>
      <w:r>
        <w:t>[23]</w:t>
      </w:r>
      <w:r>
        <w:tab/>
        <w:t xml:space="preserve">L. Yang, X. Hu, and K. Li, “A vector angles-based many-objective particle swarm optimization algorithm using archive,” </w:t>
      </w:r>
      <w:r>
        <w:rPr>
          <w:i/>
          <w:iCs/>
        </w:rPr>
        <w:t>Applied Soft Computing</w:t>
      </w:r>
      <w:r>
        <w:t>, vol. 106, no. Query date: 2024-05-07 16:17:37, pp. 107299–107299, 2021, doi: 10.1016/j.asoc.2021.107299</w:t>
      </w:r>
      <w:r w:rsidR="002D76F7">
        <w:t xml:space="preserve"> </w:t>
      </w:r>
      <w:r w:rsidR="002D76F7">
        <w:t>[Online]. Available:</w:t>
      </w:r>
      <w:r w:rsidR="00157FF1" w:rsidRPr="00157FF1">
        <w:t xml:space="preserve"> </w:t>
      </w:r>
      <w:hyperlink r:id="rId68" w:history="1">
        <w:r w:rsidR="00157FF1" w:rsidRPr="002F322A">
          <w:rPr>
            <w:rStyle w:val="Hyperlink"/>
          </w:rPr>
          <w:t>http://dx.doi.org/10.1016/j.asoc.2021.107299</w:t>
        </w:r>
      </w:hyperlink>
    </w:p>
    <w:p w14:paraId="774BA7A8" w14:textId="18D0AAFD" w:rsidR="005B59E0" w:rsidRDefault="005B59E0" w:rsidP="002D76F7">
      <w:pPr>
        <w:pStyle w:val="Bibliografi"/>
        <w:jc w:val="both"/>
      </w:pPr>
      <w:r>
        <w:t>[24]</w:t>
      </w:r>
      <w:r>
        <w:tab/>
        <w:t xml:space="preserve">V. Gupta, N. Joshi, and I. Mathur, “Advanced Machine Learning Techniques in Natural Language Processing for Indian Languages,” </w:t>
      </w:r>
      <w:r>
        <w:rPr>
          <w:i/>
          <w:iCs/>
        </w:rPr>
        <w:t>Smart Techniques for a Smarter Planet</w:t>
      </w:r>
      <w:r>
        <w:t>, no. Query date: 2024-05-07 16:17:37, pp. 117–144, 2019, doi: 10.1007/978-3-030-03131-2_7</w:t>
      </w:r>
      <w:r w:rsidR="002D76F7">
        <w:t xml:space="preserve"> </w:t>
      </w:r>
      <w:r w:rsidR="002D76F7">
        <w:t>[Online]. Available:</w:t>
      </w:r>
      <w:r w:rsidR="00157FF1" w:rsidRPr="00157FF1">
        <w:t xml:space="preserve"> </w:t>
      </w:r>
      <w:hyperlink r:id="rId69" w:history="1">
        <w:r w:rsidR="00157FF1" w:rsidRPr="002F322A">
          <w:rPr>
            <w:rStyle w:val="Hyperlink"/>
          </w:rPr>
          <w:t>http://dx.doi.org/10.1007/978-3-030-03131-2_7</w:t>
        </w:r>
      </w:hyperlink>
    </w:p>
    <w:p w14:paraId="2C6BC20E" w14:textId="3D8C66C3" w:rsidR="005B59E0" w:rsidRDefault="005B59E0" w:rsidP="002D76F7">
      <w:pPr>
        <w:pStyle w:val="Bibliografi"/>
        <w:jc w:val="both"/>
      </w:pPr>
      <w:r>
        <w:t>[25]</w:t>
      </w:r>
      <w:r>
        <w:tab/>
        <w:t xml:space="preserve">H. Chen, Q. Zhang, J. Luo, Y. Xu, and X. Zhang, “An enhanced Bacterial Foraging Optimization and its application </w:t>
      </w:r>
      <w:r>
        <w:lastRenderedPageBreak/>
        <w:t xml:space="preserve">for training kernel extreme learning machine,” </w:t>
      </w:r>
      <w:r>
        <w:rPr>
          <w:i/>
          <w:iCs/>
        </w:rPr>
        <w:t>Applied Soft Computing</w:t>
      </w:r>
      <w:r>
        <w:t>, vol. 86, no. Query date: 2024-05-07 16:17:37, pp. 105884–105884, 2020, doi: 10.1016/j.asoc.2019.105884</w:t>
      </w:r>
      <w:r w:rsidR="002D76F7">
        <w:t xml:space="preserve"> </w:t>
      </w:r>
      <w:r w:rsidR="002D76F7">
        <w:t>[Online]. Available:</w:t>
      </w:r>
      <w:r w:rsidR="00157FF1" w:rsidRPr="00157FF1">
        <w:t xml:space="preserve"> </w:t>
      </w:r>
      <w:hyperlink r:id="rId70" w:history="1">
        <w:r w:rsidR="00157FF1" w:rsidRPr="002F322A">
          <w:rPr>
            <w:rStyle w:val="Hyperlink"/>
          </w:rPr>
          <w:t>http://dx.doi.org/10.1016/j.asoc.2019.105884</w:t>
        </w:r>
      </w:hyperlink>
    </w:p>
    <w:p w14:paraId="3D006DD3" w14:textId="176A7360" w:rsidR="005B59E0" w:rsidRDefault="005B59E0" w:rsidP="002D76F7">
      <w:pPr>
        <w:pStyle w:val="Bibliografi"/>
        <w:jc w:val="both"/>
      </w:pPr>
      <w:r>
        <w:t>[26]</w:t>
      </w:r>
      <w:r>
        <w:tab/>
        <w:t xml:space="preserve">X. Tang, Q. Zhang, Z. Peng, W. Pedrycz, and S. Yang, “Distribution linguistic preference relations with incomplete symbolic proportions for group decision making,” </w:t>
      </w:r>
      <w:r>
        <w:rPr>
          <w:i/>
          <w:iCs/>
        </w:rPr>
        <w:t>Applied Soft Computing</w:t>
      </w:r>
      <w:r>
        <w:t>, vol. 88, no. Query date: 2024-05-07 16:17:37, pp. 106005–106005, 2020, doi: 10.1016/j.asoc.2019.106005</w:t>
      </w:r>
      <w:r w:rsidR="002D76F7">
        <w:t xml:space="preserve"> </w:t>
      </w:r>
      <w:r w:rsidR="002D76F7">
        <w:t>[Online]. Available:</w:t>
      </w:r>
      <w:r w:rsidR="00157FF1" w:rsidRPr="00157FF1">
        <w:t xml:space="preserve"> </w:t>
      </w:r>
      <w:hyperlink r:id="rId71" w:history="1">
        <w:r w:rsidR="00157FF1" w:rsidRPr="002F322A">
          <w:rPr>
            <w:rStyle w:val="Hyperlink"/>
          </w:rPr>
          <w:t>http://dx.doi.org/10.1016/j.asoc.2019.106005</w:t>
        </w:r>
      </w:hyperlink>
    </w:p>
    <w:p w14:paraId="54821037" w14:textId="4FB7D3AD" w:rsidR="005B59E0" w:rsidRDefault="005B59E0" w:rsidP="002D76F7">
      <w:pPr>
        <w:pStyle w:val="Bibliografi"/>
        <w:jc w:val="both"/>
      </w:pPr>
      <w:r>
        <w:t>[27]</w:t>
      </w:r>
      <w:r>
        <w:tab/>
        <w:t xml:space="preserve">X. Jin, “Application of machine vision based on genetic algorithm in image painting style method and image processing optimization,” </w:t>
      </w:r>
      <w:r>
        <w:rPr>
          <w:i/>
          <w:iCs/>
        </w:rPr>
        <w:t>Soft Computing</w:t>
      </w:r>
      <w:r>
        <w:t>, no. Query date: 2024-05-07 16:17:37, 2023, doi: 10.1007/s00500-023-08408-1. Available: http://dx.doi.org/10.1007/s00500-023-08408-1</w:t>
      </w:r>
      <w:r w:rsidR="002D76F7">
        <w:t xml:space="preserve"> </w:t>
      </w:r>
      <w:r w:rsidR="002D76F7">
        <w:t>[Online]. Available:</w:t>
      </w:r>
      <w:r w:rsidR="00157FF1" w:rsidRPr="00157FF1">
        <w:t xml:space="preserve"> </w:t>
      </w:r>
      <w:hyperlink r:id="rId72" w:history="1">
        <w:r w:rsidR="00157FF1" w:rsidRPr="002F322A">
          <w:rPr>
            <w:rStyle w:val="Hyperlink"/>
          </w:rPr>
          <w:t>http://dx.doi.org/10.1007/s00500-023-08408-1</w:t>
        </w:r>
      </w:hyperlink>
    </w:p>
    <w:p w14:paraId="1CB502A5" w14:textId="41DA6C60" w:rsidR="005B59E0" w:rsidRDefault="005B59E0" w:rsidP="002D76F7">
      <w:pPr>
        <w:pStyle w:val="Bibliografi"/>
        <w:jc w:val="both"/>
      </w:pPr>
      <w:r>
        <w:t>[28]</w:t>
      </w:r>
      <w:r>
        <w:tab/>
        <w:t xml:space="preserve">D. Song, “Image processing algorithm based on soft computing and mathematical morphology,” </w:t>
      </w:r>
      <w:r>
        <w:rPr>
          <w:i/>
          <w:iCs/>
        </w:rPr>
        <w:t>Third International Conference on Signal Image Processing and Communication (ICSIPC 2023)</w:t>
      </w:r>
      <w:r>
        <w:t>, no. Query date: 2024-05-07 16:17:37, 2023, doi: 10.1117/12.3004638. Available: http://dx.doi.org/10.1117/12.3004638</w:t>
      </w:r>
      <w:r w:rsidR="002D76F7">
        <w:t xml:space="preserve"> </w:t>
      </w:r>
      <w:r w:rsidR="002D76F7">
        <w:t>[Online]. Available:</w:t>
      </w:r>
      <w:r w:rsidR="00157FF1" w:rsidRPr="00157FF1">
        <w:t xml:space="preserve"> </w:t>
      </w:r>
      <w:hyperlink r:id="rId73" w:history="1">
        <w:r w:rsidR="00157FF1" w:rsidRPr="002F322A">
          <w:rPr>
            <w:rStyle w:val="Hyperlink"/>
          </w:rPr>
          <w:t>http://dx.doi.org/10.1117/12.3004638</w:t>
        </w:r>
      </w:hyperlink>
    </w:p>
    <w:p w14:paraId="673346A9" w14:textId="4905D989" w:rsidR="005B59E0" w:rsidRDefault="005B59E0" w:rsidP="002D76F7">
      <w:pPr>
        <w:pStyle w:val="Bibliografi"/>
        <w:jc w:val="both"/>
      </w:pPr>
      <w:r>
        <w:t>[29]</w:t>
      </w:r>
      <w:r>
        <w:tab/>
        <w:t xml:space="preserve">A. H. Moghaddam and S. Momtazi, “Image processing meets time series analysis: Predicting Forex profitable technical pattern positions,” </w:t>
      </w:r>
      <w:r>
        <w:rPr>
          <w:i/>
          <w:iCs/>
        </w:rPr>
        <w:t>Applied Soft Computing</w:t>
      </w:r>
      <w:r>
        <w:t>, vol. 108, no. Query date: 2024-05-07 16:17:37, pp. 107460–107460, 2021, doi: 10.1016/j.asoc.2021.107460</w:t>
      </w:r>
      <w:r w:rsidR="002D76F7">
        <w:t xml:space="preserve"> </w:t>
      </w:r>
      <w:r w:rsidR="002D76F7">
        <w:t>[Online]. Available:</w:t>
      </w:r>
      <w:r w:rsidR="00157FF1" w:rsidRPr="00157FF1">
        <w:t xml:space="preserve"> </w:t>
      </w:r>
      <w:hyperlink r:id="rId74" w:history="1">
        <w:r w:rsidR="00157FF1" w:rsidRPr="002F322A">
          <w:rPr>
            <w:rStyle w:val="Hyperlink"/>
          </w:rPr>
          <w:t>http://dx.doi.org/10.1016/j.asoc.2021.107460</w:t>
        </w:r>
      </w:hyperlink>
    </w:p>
    <w:p w14:paraId="352AAF9D" w14:textId="05DF214E" w:rsidR="005B59E0" w:rsidRDefault="005B59E0" w:rsidP="002D76F7">
      <w:pPr>
        <w:pStyle w:val="Bibliografi"/>
        <w:jc w:val="both"/>
      </w:pPr>
      <w:r>
        <w:t>[30]</w:t>
      </w:r>
      <w:r>
        <w:tab/>
        <w:t xml:space="preserve">P. Jiang, Y. Xue, and F. Neri, “Convolutional neural network pruning based on multi-objective feature map selection for image classification,” </w:t>
      </w:r>
      <w:r>
        <w:rPr>
          <w:i/>
          <w:iCs/>
        </w:rPr>
        <w:t>Applied Soft Computing</w:t>
      </w:r>
      <w:r>
        <w:t>, vol. 139, no. Query date: 2024-05-07 16:17:37, pp. 110229–110229, 2023, doi: 10.1016/j.asoc.2023.110229</w:t>
      </w:r>
      <w:r w:rsidR="002D76F7">
        <w:t xml:space="preserve"> </w:t>
      </w:r>
      <w:r w:rsidR="002D76F7">
        <w:t>[Online]. Available:</w:t>
      </w:r>
      <w:r w:rsidR="00157FF1" w:rsidRPr="00157FF1">
        <w:t xml:space="preserve"> </w:t>
      </w:r>
      <w:hyperlink r:id="rId75" w:history="1">
        <w:r w:rsidR="00157FF1" w:rsidRPr="002F322A">
          <w:rPr>
            <w:rStyle w:val="Hyperlink"/>
          </w:rPr>
          <w:t>http://dx.doi.org/10.1016/j.asoc.2023.110229</w:t>
        </w:r>
      </w:hyperlink>
    </w:p>
    <w:p w14:paraId="419FFB4B" w14:textId="1055E99C" w:rsidR="005B59E0" w:rsidRDefault="005B59E0" w:rsidP="002D76F7">
      <w:pPr>
        <w:pStyle w:val="Bibliografi"/>
        <w:jc w:val="both"/>
      </w:pPr>
      <w:r>
        <w:t>[31]</w:t>
      </w:r>
      <w:r>
        <w:tab/>
        <w:t xml:space="preserve">B. Pu, Y. Liu, N. Zhu, K. Li, and K. Li, “ED-ACNN: Novel attention convolutional neural network based on encoder–decoder framework for human traffic prediction,” </w:t>
      </w:r>
      <w:r>
        <w:rPr>
          <w:i/>
          <w:iCs/>
        </w:rPr>
        <w:t>Applied Soft Computing</w:t>
      </w:r>
      <w:r>
        <w:t>, vol. 97, no. Query date: 2024-05-07 16:17:37, pp. 106688–106688, 2020, doi: 10.1016/j.asoc.2020.106688</w:t>
      </w:r>
      <w:r w:rsidR="002D76F7">
        <w:t xml:space="preserve"> </w:t>
      </w:r>
      <w:r w:rsidR="002D76F7">
        <w:t>[Online]. Available:</w:t>
      </w:r>
      <w:r w:rsidR="00157FF1" w:rsidRPr="00157FF1">
        <w:t xml:space="preserve"> </w:t>
      </w:r>
      <w:hyperlink r:id="rId76" w:history="1">
        <w:r w:rsidR="00157FF1" w:rsidRPr="002F322A">
          <w:rPr>
            <w:rStyle w:val="Hyperlink"/>
          </w:rPr>
          <w:t>http://dx.doi.org/10.1016/j.asoc.2020.106688</w:t>
        </w:r>
      </w:hyperlink>
    </w:p>
    <w:p w14:paraId="31783D3F" w14:textId="3AD216A0" w:rsidR="005B59E0" w:rsidRDefault="005B59E0" w:rsidP="002D76F7">
      <w:pPr>
        <w:pStyle w:val="Bibliografi"/>
        <w:jc w:val="both"/>
      </w:pPr>
      <w:r>
        <w:t>[32]</w:t>
      </w:r>
      <w:r>
        <w:tab/>
        <w:t xml:space="preserve">J. Liang, J. Wen, Z. Wang, and J. Wang, “Evolving semantic object segmentation methods automatically by genetic programming from images and image processing operators,” </w:t>
      </w:r>
      <w:r>
        <w:rPr>
          <w:i/>
          <w:iCs/>
        </w:rPr>
        <w:t>Soft Computing</w:t>
      </w:r>
      <w:r>
        <w:t>, vol. 24, no. 17, pp. 12887–12900, 2020, doi: 10.1007/s00500-020-04713-1</w:t>
      </w:r>
      <w:r w:rsidR="002D76F7">
        <w:t xml:space="preserve"> </w:t>
      </w:r>
      <w:r w:rsidR="002D76F7">
        <w:t>[Online]. Available:</w:t>
      </w:r>
      <w:r w:rsidR="00157FF1" w:rsidRPr="00157FF1">
        <w:t xml:space="preserve"> </w:t>
      </w:r>
      <w:hyperlink r:id="rId77" w:history="1">
        <w:r w:rsidR="00157FF1" w:rsidRPr="002F322A">
          <w:rPr>
            <w:rStyle w:val="Hyperlink"/>
          </w:rPr>
          <w:t>http://dx.doi.org/10.1007/s00500-020-04713-1</w:t>
        </w:r>
      </w:hyperlink>
    </w:p>
    <w:p w14:paraId="2BEC4CE1" w14:textId="77777777" w:rsidR="00157FF1" w:rsidRDefault="005B59E0" w:rsidP="002D76F7">
      <w:pPr>
        <w:pStyle w:val="Bibliografi"/>
        <w:jc w:val="both"/>
      </w:pPr>
      <w:r>
        <w:t>[33]</w:t>
      </w:r>
      <w:r>
        <w:tab/>
        <w:t xml:space="preserve">A. Elazab </w:t>
      </w:r>
      <w:r>
        <w:rPr>
          <w:i/>
          <w:iCs/>
        </w:rPr>
        <w:t>et al.</w:t>
      </w:r>
      <w:r>
        <w:t xml:space="preserve">, “An optimized generic cerebral tumor growth modeling framework by coupling biomechanical and diffusive models with treatment effects,” </w:t>
      </w:r>
      <w:r>
        <w:rPr>
          <w:i/>
          <w:iCs/>
        </w:rPr>
        <w:t>Applied Soft Computing</w:t>
      </w:r>
      <w:r>
        <w:t>, vol. 80, no. Query date: 2024-05-07 16:17:37, pp. 617–627, 2019, doi: 10.1016/j.asoc.2019.04.034</w:t>
      </w:r>
      <w:r w:rsidR="002D76F7">
        <w:t xml:space="preserve"> </w:t>
      </w:r>
      <w:r w:rsidR="002D76F7">
        <w:t>[Online]. Available:</w:t>
      </w:r>
      <w:r w:rsidR="00157FF1" w:rsidRPr="00157FF1">
        <w:t xml:space="preserve"> </w:t>
      </w:r>
      <w:hyperlink r:id="rId78" w:history="1">
        <w:r w:rsidR="00157FF1" w:rsidRPr="002F322A">
          <w:rPr>
            <w:rStyle w:val="Hyperlink"/>
          </w:rPr>
          <w:t>http://dx.doi.org/10.1016/j.asoc.2019.04.034</w:t>
        </w:r>
      </w:hyperlink>
      <w:r w:rsidR="00157FF1">
        <w:t xml:space="preserve"> </w:t>
      </w:r>
    </w:p>
    <w:p w14:paraId="5CF7030C" w14:textId="4D3AA0B0" w:rsidR="005B59E0" w:rsidRDefault="005B59E0" w:rsidP="002D76F7">
      <w:pPr>
        <w:pStyle w:val="Bibliografi"/>
        <w:jc w:val="both"/>
      </w:pPr>
      <w:r>
        <w:t>[34]</w:t>
      </w:r>
      <w:r>
        <w:tab/>
        <w:t xml:space="preserve">N. F. Huseynova, “Decision Making on Tourism by Using Natural Language Processing,” </w:t>
      </w:r>
      <w:r>
        <w:rPr>
          <w:i/>
          <w:iCs/>
        </w:rPr>
        <w:t>11th International Conference on Theory and Application of Soft Computing, Computing with Words and Perceptions and Artificial Intelligence - ICSCCW-2021</w:t>
      </w:r>
      <w:r>
        <w:t>, no. Query date: 2024-05-07 16:17:37, pp. 741–747, 2022, doi: 10.1007/978-3-030-92127-9_98</w:t>
      </w:r>
      <w:r w:rsidR="002D76F7">
        <w:t xml:space="preserve"> </w:t>
      </w:r>
      <w:r w:rsidR="002D76F7">
        <w:t>[Online]. Available:</w:t>
      </w:r>
      <w:r w:rsidR="00157FF1" w:rsidRPr="00157FF1">
        <w:t xml:space="preserve"> </w:t>
      </w:r>
      <w:hyperlink r:id="rId79" w:history="1">
        <w:r w:rsidR="00157FF1" w:rsidRPr="002F322A">
          <w:rPr>
            <w:rStyle w:val="Hyperlink"/>
          </w:rPr>
          <w:t>http://dx.doi.org/10.1007/978-3-030-92127-9_98</w:t>
        </w:r>
      </w:hyperlink>
    </w:p>
    <w:p w14:paraId="0B3CD22F" w14:textId="36CC4F90" w:rsidR="005B59E0" w:rsidRPr="002D76F7" w:rsidRDefault="005B59E0" w:rsidP="002D76F7">
      <w:pPr>
        <w:pStyle w:val="Bibliografi"/>
        <w:jc w:val="both"/>
      </w:pPr>
      <w:r>
        <w:t>[35]</w:t>
      </w:r>
      <w:r>
        <w:tab/>
        <w:t xml:space="preserve">F. Liu, J.-W. Zhang, and S.-C. Zou, “A decision making model based on the leading principal submatrices of a reciprocal preference relation,” </w:t>
      </w:r>
      <w:r>
        <w:rPr>
          <w:i/>
          <w:iCs/>
        </w:rPr>
        <w:t>Applied Soft Computing</w:t>
      </w:r>
      <w:r>
        <w:t>, vol. 94, no. Query date: 2024-05-07 16:17:37, pp. 106448–106448, 2020, doi: 10.1016/j.asoc.2020.106448</w:t>
      </w:r>
      <w:r w:rsidR="002D76F7">
        <w:t xml:space="preserve"> </w:t>
      </w:r>
      <w:r w:rsidR="002D76F7">
        <w:t>[Online]. Available:</w:t>
      </w:r>
      <w:r w:rsidR="00157FF1" w:rsidRPr="00157FF1">
        <w:t xml:space="preserve"> </w:t>
      </w:r>
      <w:hyperlink r:id="rId80" w:history="1">
        <w:r w:rsidR="00157FF1" w:rsidRPr="002F322A">
          <w:rPr>
            <w:rStyle w:val="Hyperlink"/>
          </w:rPr>
          <w:t>http://dx.doi.org/10.1016/j.asoc.2020.106448</w:t>
        </w:r>
      </w:hyperlink>
    </w:p>
    <w:p w14:paraId="3757FAFD" w14:textId="4E8A478B" w:rsidR="005B59E0" w:rsidRDefault="005B59E0" w:rsidP="002D76F7">
      <w:pPr>
        <w:pStyle w:val="Bibliografi"/>
        <w:jc w:val="both"/>
      </w:pPr>
      <w:r>
        <w:t>[36]</w:t>
      </w:r>
      <w:r>
        <w:tab/>
        <w:t>W. Song and J. Zhu, “</w:t>
      </w:r>
      <w:bookmarkStart w:id="8" w:name="_Hlk169684837"/>
      <w:r>
        <w:t>A multistage risk decision making method for normal cloud model considering behavior characteristics</w:t>
      </w:r>
      <w:bookmarkEnd w:id="8"/>
      <w:r>
        <w:t xml:space="preserve">,” </w:t>
      </w:r>
      <w:r>
        <w:rPr>
          <w:i/>
          <w:iCs/>
        </w:rPr>
        <w:t>Applied Soft Computing</w:t>
      </w:r>
      <w:r>
        <w:t>, vol. 78, no. Query date: 2024-05-07 16:17:37, pp. 393–406, 2019, doi: 10.1016/j.asoc.2019.02.033</w:t>
      </w:r>
      <w:r w:rsidR="002D76F7">
        <w:t xml:space="preserve"> </w:t>
      </w:r>
      <w:r w:rsidR="002D76F7">
        <w:t>[Online]. Available:</w:t>
      </w:r>
      <w:r w:rsidR="00157FF1" w:rsidRPr="00157FF1">
        <w:t xml:space="preserve"> </w:t>
      </w:r>
      <w:hyperlink r:id="rId81" w:history="1">
        <w:r w:rsidR="00157FF1" w:rsidRPr="002F322A">
          <w:rPr>
            <w:rStyle w:val="Hyperlink"/>
          </w:rPr>
          <w:t>http://dx.doi.org/10.1016/j.asoc.2019.02.033</w:t>
        </w:r>
      </w:hyperlink>
    </w:p>
    <w:p w14:paraId="4544924D" w14:textId="06C8326F" w:rsidR="005B59E0" w:rsidRDefault="005B59E0" w:rsidP="002D76F7">
      <w:pPr>
        <w:pStyle w:val="Bibliografi"/>
        <w:jc w:val="both"/>
      </w:pPr>
      <w:r>
        <w:t>[37]</w:t>
      </w:r>
      <w:r>
        <w:tab/>
        <w:t xml:space="preserve">C. Shang, R. Zhang, and X. Zhu, “An adaptive consensus model in large-scale group decision making with noncooperative and compromising behaviors,” </w:t>
      </w:r>
      <w:r>
        <w:rPr>
          <w:i/>
          <w:iCs/>
        </w:rPr>
        <w:t>Applied Soft Computing</w:t>
      </w:r>
      <w:r>
        <w:t>, vol. 149, no. Query date: 2024-05-07 16:17:37, pp. 110944–110944, 2023, doi: 10.1016/j.asoc.2023.110944</w:t>
      </w:r>
      <w:r w:rsidR="002D76F7">
        <w:t xml:space="preserve"> </w:t>
      </w:r>
      <w:r w:rsidR="002D76F7">
        <w:t>[Online]. Available:</w:t>
      </w:r>
      <w:r w:rsidR="00157FF1" w:rsidRPr="00157FF1">
        <w:t xml:space="preserve"> </w:t>
      </w:r>
      <w:hyperlink r:id="rId82" w:history="1">
        <w:r w:rsidR="00157FF1" w:rsidRPr="002F322A">
          <w:rPr>
            <w:rStyle w:val="Hyperlink"/>
          </w:rPr>
          <w:t>http://dx.doi.org/10.1016/j.asoc.2023.110944</w:t>
        </w:r>
      </w:hyperlink>
    </w:p>
    <w:p w14:paraId="72AD7E5E" w14:textId="2405F51D" w:rsidR="005B59E0" w:rsidRDefault="005B59E0" w:rsidP="002D76F7">
      <w:pPr>
        <w:pStyle w:val="Bibliografi"/>
        <w:jc w:val="both"/>
      </w:pPr>
      <w:r>
        <w:t>[38]</w:t>
      </w:r>
      <w:r>
        <w:tab/>
        <w:t xml:space="preserve">B. PhaniRaghava and S. A. Kumar, “An Improved Chatbot for Predicting Disease and Medicines Using Natural Language Processing with Fuzzy Logic,” </w:t>
      </w:r>
      <w:r>
        <w:rPr>
          <w:i/>
          <w:iCs/>
        </w:rPr>
        <w:t>Advances in Parallel Computing Algorithms, Tools and Paradigms</w:t>
      </w:r>
      <w:r>
        <w:t>, no. Query date: 2024-05-07 16:17:37, 2022, doi: 10.3233/apc220035. Available: http://dx.doi.org/10.3233/apc220035</w:t>
      </w:r>
      <w:r w:rsidR="002D76F7">
        <w:t xml:space="preserve"> </w:t>
      </w:r>
      <w:r w:rsidR="002D76F7">
        <w:t>[Online]. Available:</w:t>
      </w:r>
      <w:r w:rsidR="00157FF1" w:rsidRPr="00157FF1">
        <w:t xml:space="preserve"> </w:t>
      </w:r>
      <w:hyperlink r:id="rId83" w:history="1">
        <w:r w:rsidR="00157FF1" w:rsidRPr="002F322A">
          <w:rPr>
            <w:rStyle w:val="Hyperlink"/>
          </w:rPr>
          <w:t>http://dx.doi.org/10.3233/apc220035</w:t>
        </w:r>
      </w:hyperlink>
    </w:p>
    <w:p w14:paraId="04D5D9A8" w14:textId="1B499E11" w:rsidR="005B59E0" w:rsidRDefault="005B59E0" w:rsidP="002D76F7">
      <w:pPr>
        <w:pStyle w:val="Bibliografi"/>
        <w:jc w:val="both"/>
      </w:pPr>
      <w:r>
        <w:t>[39]</w:t>
      </w:r>
      <w:r>
        <w:tab/>
        <w:t xml:space="preserve">Y. Kang and J. Dai, “Attribute reduction in inconsistent grey decision systems based on variable precision grey </w:t>
      </w:r>
      <w:r>
        <w:lastRenderedPageBreak/>
        <w:t xml:space="preserve">multigranulation rough set model,” </w:t>
      </w:r>
      <w:r>
        <w:rPr>
          <w:i/>
          <w:iCs/>
        </w:rPr>
        <w:t>Applied Soft Computing</w:t>
      </w:r>
      <w:r>
        <w:t>, vol. 133, no. Query date: 2024-05-07 16:17:37, pp. 109928–109928, 2023, doi: 10.1016/j.asoc.2022.109928</w:t>
      </w:r>
      <w:r w:rsidR="002D76F7">
        <w:t xml:space="preserve"> </w:t>
      </w:r>
      <w:r w:rsidR="002D76F7">
        <w:t>[Online]. Available:</w:t>
      </w:r>
      <w:r w:rsidR="00157FF1" w:rsidRPr="00157FF1">
        <w:t xml:space="preserve"> </w:t>
      </w:r>
      <w:hyperlink r:id="rId84" w:history="1">
        <w:r w:rsidR="00157FF1" w:rsidRPr="002F322A">
          <w:rPr>
            <w:rStyle w:val="Hyperlink"/>
          </w:rPr>
          <w:t>http://dx.doi.org/10.1016/j.asoc.2022.109928</w:t>
        </w:r>
      </w:hyperlink>
    </w:p>
    <w:p w14:paraId="1B0BBF1A" w14:textId="7DACE2F9" w:rsidR="005B59E0" w:rsidRDefault="005B59E0" w:rsidP="002D76F7">
      <w:pPr>
        <w:pStyle w:val="Bibliografi"/>
        <w:jc w:val="both"/>
      </w:pPr>
      <w:r>
        <w:t>[40]</w:t>
      </w:r>
      <w:r>
        <w:tab/>
        <w:t xml:space="preserve">R. Liu, R. Ren, J. Liu, and J. Liu, “A clustering and dimensionality reduction based evolutionary algorithm for large-scale multi-objective problems,” </w:t>
      </w:r>
      <w:r>
        <w:rPr>
          <w:i/>
          <w:iCs/>
        </w:rPr>
        <w:t>Applied Soft Computing</w:t>
      </w:r>
      <w:r>
        <w:t>, vol. 89, no. Query date: 2024-05-07 16:17:37, pp. 106120–106120, 2020, doi: 10.1016/j.asoc.2020.106120</w:t>
      </w:r>
      <w:r w:rsidR="002D76F7">
        <w:t xml:space="preserve"> </w:t>
      </w:r>
      <w:r w:rsidR="002D76F7">
        <w:t>[Online]. Available:</w:t>
      </w:r>
      <w:r w:rsidR="00157FF1" w:rsidRPr="00157FF1">
        <w:t xml:space="preserve"> </w:t>
      </w:r>
      <w:hyperlink r:id="rId85" w:history="1">
        <w:r w:rsidR="00157FF1" w:rsidRPr="002F322A">
          <w:rPr>
            <w:rStyle w:val="Hyperlink"/>
          </w:rPr>
          <w:t>http://dx.doi.org/10.1016/j.asoc.2020.106120</w:t>
        </w:r>
      </w:hyperlink>
    </w:p>
    <w:p w14:paraId="2CAEFD59" w14:textId="3317F540" w:rsidR="005B59E0" w:rsidRDefault="005B59E0" w:rsidP="002D76F7">
      <w:pPr>
        <w:pStyle w:val="Bibliografi"/>
        <w:jc w:val="both"/>
      </w:pPr>
      <w:r>
        <w:t>[41]</w:t>
      </w:r>
      <w:r>
        <w:tab/>
        <w:t xml:space="preserve">C. Wang, B. Ma, and J. Sun, “A co-evolutionary genetic algorithm with knowledge transfer for multi-objective capacitated vehicle routing problems,” </w:t>
      </w:r>
      <w:r>
        <w:rPr>
          <w:i/>
          <w:iCs/>
        </w:rPr>
        <w:t>Applied Soft Computing</w:t>
      </w:r>
      <w:r>
        <w:t>, vol. 148, no. Query date: 2024-05-07 16:17:37, pp. 110913–110913, 2023, doi: 10.1016/j.asoc.2023.110913</w:t>
      </w:r>
      <w:r w:rsidR="002D76F7">
        <w:t xml:space="preserve"> </w:t>
      </w:r>
      <w:r w:rsidR="002D76F7">
        <w:t>[Online]. Available:</w:t>
      </w:r>
      <w:r w:rsidR="00157FF1" w:rsidRPr="00157FF1">
        <w:t xml:space="preserve"> </w:t>
      </w:r>
      <w:hyperlink r:id="rId86" w:history="1">
        <w:r w:rsidR="00157FF1" w:rsidRPr="002F322A">
          <w:rPr>
            <w:rStyle w:val="Hyperlink"/>
          </w:rPr>
          <w:t>http://dx.doi.org/10.1016/j.asoc.2023.110913</w:t>
        </w:r>
      </w:hyperlink>
    </w:p>
    <w:p w14:paraId="5039FBF3" w14:textId="5585E7CE" w:rsidR="005B59E0" w:rsidRDefault="005B59E0" w:rsidP="002D76F7">
      <w:pPr>
        <w:pStyle w:val="Bibliografi"/>
        <w:jc w:val="both"/>
      </w:pPr>
      <w:r>
        <w:t>[42]</w:t>
      </w:r>
      <w:r>
        <w:tab/>
        <w:t xml:space="preserve">Y. Yang, J. Liu, and S. Tan, “A constrained multi-objective evolutionary algorithm based on decomposition and dynamic constraint-handling mechanism,” </w:t>
      </w:r>
      <w:r>
        <w:rPr>
          <w:i/>
          <w:iCs/>
        </w:rPr>
        <w:t>Applied Soft Computing</w:t>
      </w:r>
      <w:r>
        <w:t>, vol. 89, no. Query date: 2024-05-07 16:17:37, pp. 106104–106104, 2020, doi: 10.1016/j.asoc.2020.106104</w:t>
      </w:r>
      <w:r w:rsidR="002D76F7">
        <w:t xml:space="preserve"> </w:t>
      </w:r>
      <w:r w:rsidR="002D76F7">
        <w:t>[Online]. Available:</w:t>
      </w:r>
      <w:r w:rsidR="00157FF1" w:rsidRPr="00157FF1">
        <w:t xml:space="preserve"> </w:t>
      </w:r>
      <w:hyperlink r:id="rId87" w:history="1">
        <w:r w:rsidR="00157FF1" w:rsidRPr="002F322A">
          <w:rPr>
            <w:rStyle w:val="Hyperlink"/>
          </w:rPr>
          <w:t>http://dx.doi.org/10.1016/j.asoc.2020.106104</w:t>
        </w:r>
      </w:hyperlink>
    </w:p>
    <w:p w14:paraId="5B837118" w14:textId="25A8CEDD" w:rsidR="005B59E0" w:rsidRDefault="005B59E0" w:rsidP="002D76F7">
      <w:pPr>
        <w:pStyle w:val="Bibliografi"/>
        <w:jc w:val="both"/>
      </w:pPr>
      <w:r>
        <w:t>[43]</w:t>
      </w:r>
      <w:r>
        <w:tab/>
        <w:t xml:space="preserve">Y. Cai and J. Li, “Rethinking transition relationship between co-occurring items in graph neural networks for session-based recommendation,” </w:t>
      </w:r>
      <w:r>
        <w:rPr>
          <w:i/>
          <w:iCs/>
        </w:rPr>
        <w:t>Applied Soft Computing</w:t>
      </w:r>
      <w:r>
        <w:t>, vol. 126, no. Query date: 2024-05-07 16:17:37, pp. 109231–109231, 2022, doi: 10.1016/j.asoc.2022.109231</w:t>
      </w:r>
      <w:r w:rsidR="002D76F7">
        <w:t xml:space="preserve"> </w:t>
      </w:r>
      <w:r w:rsidR="002D76F7">
        <w:t>[Online]. Available:</w:t>
      </w:r>
      <w:r w:rsidR="00157FF1" w:rsidRPr="00157FF1">
        <w:t xml:space="preserve"> </w:t>
      </w:r>
      <w:hyperlink r:id="rId88" w:history="1">
        <w:r w:rsidR="00157FF1" w:rsidRPr="002F322A">
          <w:rPr>
            <w:rStyle w:val="Hyperlink"/>
          </w:rPr>
          <w:t>http://dx.doi.org/10.1016/j.asoc.2022.109231</w:t>
        </w:r>
      </w:hyperlink>
    </w:p>
    <w:p w14:paraId="5C967B10" w14:textId="7EDABFDD" w:rsidR="005B59E0" w:rsidRDefault="005B59E0" w:rsidP="002D76F7">
      <w:pPr>
        <w:pStyle w:val="Bibliografi"/>
        <w:jc w:val="both"/>
      </w:pPr>
      <w:r>
        <w:t>[44]</w:t>
      </w:r>
      <w:r>
        <w:tab/>
        <w:t xml:space="preserve">Q. Zhu, F. Zhang, S. Liu, Y. Wu, and L. Wang, “A hybrid VMD–BiGRU model for rubber futures time series forecasting,” </w:t>
      </w:r>
      <w:r>
        <w:rPr>
          <w:i/>
          <w:iCs/>
        </w:rPr>
        <w:t>Applied Soft Computing</w:t>
      </w:r>
      <w:r>
        <w:t>, vol. 84, no. Query date: 2024-05-07 16:17:37, pp. 105739–105739, 2019, doi: 10.1016/j.asoc.2019.105739</w:t>
      </w:r>
      <w:r w:rsidR="002D76F7">
        <w:t xml:space="preserve"> </w:t>
      </w:r>
      <w:r w:rsidR="002D76F7">
        <w:t>[Online]. Available:</w:t>
      </w:r>
      <w:r w:rsidR="00157FF1" w:rsidRPr="00157FF1">
        <w:t xml:space="preserve"> </w:t>
      </w:r>
      <w:hyperlink r:id="rId89" w:history="1">
        <w:r w:rsidR="00157FF1" w:rsidRPr="002F322A">
          <w:rPr>
            <w:rStyle w:val="Hyperlink"/>
          </w:rPr>
          <w:t>http://dx.doi.org/10.1016/j.asoc.2019.105739</w:t>
        </w:r>
      </w:hyperlink>
    </w:p>
    <w:p w14:paraId="13FBEA62" w14:textId="4D6ED62A" w:rsidR="005B59E0" w:rsidRDefault="005B59E0" w:rsidP="002D76F7">
      <w:pPr>
        <w:pStyle w:val="Bibliografi"/>
        <w:jc w:val="both"/>
      </w:pPr>
      <w:r>
        <w:t>[45]</w:t>
      </w:r>
      <w:r>
        <w:tab/>
        <w:t xml:space="preserve">C. Luo, C. Tan, X. Wang, and Y. Zheng, “An evolving recurrent interval type-2 intuitionistic fuzzy neural network for online learning and time series prediction,” </w:t>
      </w:r>
      <w:r>
        <w:rPr>
          <w:i/>
          <w:iCs/>
        </w:rPr>
        <w:t>Applied Soft Computing</w:t>
      </w:r>
      <w:r>
        <w:t>, vol. 78, no. Query date: 2024-05-07 16:17:37, pp. 150–163, 2019, doi: 10.1016/j.asoc.2019.02.032</w:t>
      </w:r>
      <w:r w:rsidR="002D76F7">
        <w:t xml:space="preserve"> </w:t>
      </w:r>
      <w:r w:rsidR="002D76F7">
        <w:t>[Online]. Available:</w:t>
      </w:r>
      <w:r w:rsidR="00157FF1" w:rsidRPr="00157FF1">
        <w:t xml:space="preserve"> </w:t>
      </w:r>
      <w:hyperlink r:id="rId90" w:history="1">
        <w:r w:rsidR="00157FF1" w:rsidRPr="002F322A">
          <w:rPr>
            <w:rStyle w:val="Hyperlink"/>
          </w:rPr>
          <w:t>http://dx.doi.org/10.1016/j.asoc.2019.02.032</w:t>
        </w:r>
      </w:hyperlink>
    </w:p>
    <w:p w14:paraId="425B75B6" w14:textId="2BEAFFDC" w:rsidR="005B59E0" w:rsidRDefault="005B59E0" w:rsidP="002D76F7">
      <w:pPr>
        <w:pStyle w:val="Bibliografi"/>
        <w:jc w:val="both"/>
      </w:pPr>
      <w:r>
        <w:t>[46]</w:t>
      </w:r>
      <w:r>
        <w:tab/>
        <w:t xml:space="preserve">S. Han, H. Dong, X. Teng, X. Li, and X. Wang, “Correlational graph attention-based Long Short-Term Memory network for multivariate time series prediction,” </w:t>
      </w:r>
      <w:r>
        <w:rPr>
          <w:i/>
          <w:iCs/>
        </w:rPr>
        <w:t>Applied Soft Computing</w:t>
      </w:r>
      <w:r>
        <w:t>, vol. 106, no. Query date: 2024-05-07 16:17:37, pp. 107377–107377, 2021, doi: 10.1016/j.asoc.2021.107377</w:t>
      </w:r>
      <w:r w:rsidR="002D76F7">
        <w:t xml:space="preserve"> </w:t>
      </w:r>
      <w:r w:rsidR="002D76F7">
        <w:t>[Online]. Available:</w:t>
      </w:r>
      <w:r w:rsidR="00157FF1" w:rsidRPr="00157FF1">
        <w:t xml:space="preserve"> </w:t>
      </w:r>
      <w:hyperlink r:id="rId91" w:history="1">
        <w:r w:rsidR="00157FF1" w:rsidRPr="002F322A">
          <w:rPr>
            <w:rStyle w:val="Hyperlink"/>
          </w:rPr>
          <w:t>http://dx.doi.org/10.1016/j.asoc.2021.107377</w:t>
        </w:r>
      </w:hyperlink>
    </w:p>
    <w:p w14:paraId="49BFA53A" w14:textId="2A8171DF" w:rsidR="005B59E0" w:rsidRDefault="005B59E0" w:rsidP="002D76F7">
      <w:pPr>
        <w:pStyle w:val="Bibliografi"/>
        <w:jc w:val="both"/>
      </w:pPr>
      <w:r>
        <w:t>[47]</w:t>
      </w:r>
      <w:r>
        <w:tab/>
        <w:t xml:space="preserve">C. Luo and H. Wang, “Fuzzy forecasting for long-term time series based on time-variant fuzzy information granules,” </w:t>
      </w:r>
      <w:r>
        <w:rPr>
          <w:i/>
          <w:iCs/>
        </w:rPr>
        <w:t>Applied Soft Computing</w:t>
      </w:r>
      <w:r>
        <w:t>, vol. 88, no. Query date: 2024-05-07 16:17:37, pp. 106046–106046, 2020, doi: 10.1016/j.asoc.2019.106046</w:t>
      </w:r>
      <w:r w:rsidR="002D76F7">
        <w:t xml:space="preserve"> </w:t>
      </w:r>
      <w:r w:rsidR="002D76F7">
        <w:t>[Online]. Available:</w:t>
      </w:r>
      <w:r w:rsidR="00157FF1" w:rsidRPr="00157FF1">
        <w:t xml:space="preserve"> </w:t>
      </w:r>
      <w:hyperlink r:id="rId92" w:history="1">
        <w:r w:rsidR="00157FF1" w:rsidRPr="002F322A">
          <w:rPr>
            <w:rStyle w:val="Hyperlink"/>
          </w:rPr>
          <w:t>http://dx.doi.org/10.1016/j.asoc.2019.106046</w:t>
        </w:r>
      </w:hyperlink>
    </w:p>
    <w:p w14:paraId="5832814E" w14:textId="3F22CECF" w:rsidR="005B59E0" w:rsidRDefault="005B59E0" w:rsidP="002D76F7">
      <w:pPr>
        <w:pStyle w:val="Bibliografi"/>
        <w:jc w:val="both"/>
      </w:pPr>
      <w:r>
        <w:t>[48]</w:t>
      </w:r>
      <w:r>
        <w:tab/>
        <w:t xml:space="preserve">Y. Li and F. Li, “Growing deep echo state network with supervised learning for time series prediction,” </w:t>
      </w:r>
      <w:r>
        <w:rPr>
          <w:i/>
          <w:iCs/>
        </w:rPr>
        <w:t>Applied Soft Computing</w:t>
      </w:r>
      <w:r>
        <w:t>, vol. 128, no. Query date: 2024-05-07 16:17:37, pp. 109454–109454, 2022, doi: 10.1016/j.asoc.2022.109454</w:t>
      </w:r>
      <w:r w:rsidR="002D76F7">
        <w:t xml:space="preserve"> </w:t>
      </w:r>
      <w:r w:rsidR="002D76F7">
        <w:t>[Online]. Available:</w:t>
      </w:r>
      <w:r w:rsidR="00157FF1" w:rsidRPr="00157FF1">
        <w:t xml:space="preserve"> </w:t>
      </w:r>
      <w:hyperlink r:id="rId93" w:history="1">
        <w:r w:rsidR="00157FF1" w:rsidRPr="002F322A">
          <w:rPr>
            <w:rStyle w:val="Hyperlink"/>
          </w:rPr>
          <w:t>http://dx.doi.org/10.1016/j.asoc.2022.109454</w:t>
        </w:r>
      </w:hyperlink>
    </w:p>
    <w:p w14:paraId="24976202" w14:textId="03F30CB0" w:rsidR="005B59E0" w:rsidRDefault="005B59E0" w:rsidP="002D76F7">
      <w:pPr>
        <w:pStyle w:val="Bibliografi"/>
        <w:jc w:val="both"/>
      </w:pPr>
      <w:r>
        <w:t>[49]</w:t>
      </w:r>
      <w:r>
        <w:tab/>
        <w:t xml:space="preserve">J. Jin, J. Zhu, L. Zhao, and L. Chen, “A fixed-time convergent and noise-tolerant zeroing neural network for online solution of time-varying matrix inversion,” </w:t>
      </w:r>
      <w:r>
        <w:rPr>
          <w:i/>
          <w:iCs/>
        </w:rPr>
        <w:t>Applied Soft Computing</w:t>
      </w:r>
      <w:r>
        <w:t>, vol. 130, no. Query date: 2024-05-07 16:17:37, pp. 109691–109691, 2022, doi: 10.1016/j.asoc.2022.109691</w:t>
      </w:r>
      <w:r w:rsidR="002D76F7">
        <w:t xml:space="preserve"> </w:t>
      </w:r>
      <w:r w:rsidR="002D76F7">
        <w:t>[Online]. Available:</w:t>
      </w:r>
      <w:r w:rsidR="00157FF1" w:rsidRPr="00157FF1">
        <w:t xml:space="preserve"> </w:t>
      </w:r>
      <w:hyperlink r:id="rId94" w:history="1">
        <w:r w:rsidR="00157FF1" w:rsidRPr="002F322A">
          <w:rPr>
            <w:rStyle w:val="Hyperlink"/>
          </w:rPr>
          <w:t>http://dx.doi.org/10.1016/j.asoc.2022.109691</w:t>
        </w:r>
      </w:hyperlink>
    </w:p>
    <w:p w14:paraId="5E97A3F1" w14:textId="052DA0BE" w:rsidR="005B59E0" w:rsidRDefault="005B59E0" w:rsidP="002D76F7">
      <w:pPr>
        <w:pStyle w:val="Bibliografi"/>
        <w:jc w:val="both"/>
      </w:pPr>
      <w:r>
        <w:t>[50]</w:t>
      </w:r>
      <w:r>
        <w:tab/>
        <w:t xml:space="preserve">X. Hu, G. Li, P. Niu, J. Wang, and L. Zha, “A generative adversarial neural network model for industrial boiler data repair,” </w:t>
      </w:r>
      <w:r>
        <w:rPr>
          <w:i/>
          <w:iCs/>
        </w:rPr>
        <w:t>Applied Soft Computing</w:t>
      </w:r>
      <w:r>
        <w:t>, vol. 104, no. Query date: 2024-05-07 16:17:37, pp. 107214–107214, 2021, doi: 10.1016/j.asoc.2021.107214</w:t>
      </w:r>
      <w:r w:rsidR="002D76F7">
        <w:t xml:space="preserve"> </w:t>
      </w:r>
      <w:r w:rsidR="002D76F7">
        <w:t>[Online]. Available:</w:t>
      </w:r>
      <w:r w:rsidR="00157FF1" w:rsidRPr="00157FF1">
        <w:t xml:space="preserve"> </w:t>
      </w:r>
      <w:hyperlink r:id="rId95" w:history="1">
        <w:r w:rsidR="00157FF1" w:rsidRPr="002F322A">
          <w:rPr>
            <w:rStyle w:val="Hyperlink"/>
          </w:rPr>
          <w:t>http://dx.doi.org/10.1016/j.asoc.2021.107214</w:t>
        </w:r>
      </w:hyperlink>
    </w:p>
    <w:p w14:paraId="7A793DBF" w14:textId="4327718C" w:rsidR="005B59E0" w:rsidRDefault="005B59E0" w:rsidP="002D76F7">
      <w:pPr>
        <w:pStyle w:val="Bibliografi"/>
        <w:jc w:val="both"/>
      </w:pPr>
      <w:r>
        <w:t>[51]</w:t>
      </w:r>
      <w:r>
        <w:tab/>
        <w:t xml:space="preserve">L. Kang, W. Cao, R.-S. Chen, and Y.-C. Chen, “An adaptively reversed diffusion dual-drive evolutionary algorithm in dynamic environments for intelligence prediction,” </w:t>
      </w:r>
      <w:r>
        <w:rPr>
          <w:i/>
          <w:iCs/>
        </w:rPr>
        <w:t>Applied Soft Computing</w:t>
      </w:r>
      <w:r>
        <w:t>, vol. 110, no. Query date: 2024-05-07 16:17:37, pp. 107761–107761, 2021, doi: 10.1016/j.asoc.2021.107761</w:t>
      </w:r>
      <w:r w:rsidR="002D76F7">
        <w:t xml:space="preserve"> </w:t>
      </w:r>
      <w:r w:rsidR="002D76F7">
        <w:t>[Online]. Available:</w:t>
      </w:r>
      <w:r w:rsidR="00157FF1" w:rsidRPr="00157FF1">
        <w:t xml:space="preserve"> </w:t>
      </w:r>
      <w:hyperlink r:id="rId96" w:history="1">
        <w:r w:rsidR="00157FF1" w:rsidRPr="002F322A">
          <w:rPr>
            <w:rStyle w:val="Hyperlink"/>
          </w:rPr>
          <w:t>http://dx.doi.org/10.1016/j.asoc.2021.107761</w:t>
        </w:r>
      </w:hyperlink>
    </w:p>
    <w:p w14:paraId="1842C97E" w14:textId="4D547930" w:rsidR="005B59E0" w:rsidRDefault="005B59E0" w:rsidP="002D76F7">
      <w:pPr>
        <w:pStyle w:val="Bibliografi"/>
        <w:jc w:val="both"/>
      </w:pPr>
      <w:r>
        <w:t>[52]</w:t>
      </w:r>
      <w:r>
        <w:tab/>
        <w:t xml:space="preserve">F. Muñoz-Leiva, M. I. Viedma-del-Jesús, J. Sánchez-Fernández, and A. G. López-Herrera, “An application of co-word analysis and bibliometric maps for detecting the most highlighting themes in the consumer behaviour research from a longitudinal perspective,” </w:t>
      </w:r>
      <w:r>
        <w:rPr>
          <w:i/>
          <w:iCs/>
        </w:rPr>
        <w:t>Qual Quant</w:t>
      </w:r>
      <w:r>
        <w:t>, vol. 46, no. 4, pp. 1077–1095, Jun. 2012, doi: 10.1007/s11135-011-9565-3</w:t>
      </w:r>
      <w:r w:rsidR="002D76F7">
        <w:t xml:space="preserve"> </w:t>
      </w:r>
      <w:r w:rsidR="002D76F7">
        <w:t>[Online]. Available:</w:t>
      </w:r>
      <w:r w:rsidR="00157FF1" w:rsidRPr="00157FF1">
        <w:t xml:space="preserve"> </w:t>
      </w:r>
      <w:hyperlink r:id="rId97" w:history="1">
        <w:r w:rsidR="00157FF1" w:rsidRPr="002F322A">
          <w:rPr>
            <w:rStyle w:val="Hyperlink"/>
          </w:rPr>
          <w:t>http://link.springer.com/10.1007/s11135-011-9565-3</w:t>
        </w:r>
      </w:hyperlink>
    </w:p>
    <w:p w14:paraId="5538990D" w14:textId="7265D32C" w:rsidR="005B59E0" w:rsidRDefault="005B59E0" w:rsidP="002D76F7">
      <w:pPr>
        <w:pStyle w:val="Bibliografi"/>
        <w:jc w:val="both"/>
      </w:pPr>
      <w:r>
        <w:t>[53]</w:t>
      </w:r>
      <w:r>
        <w:tab/>
        <w:t xml:space="preserve">Z. Feng, H. Li, W. Zeng, S.-H. Yang, and H. Qu, “Topology Density Map for Urban Data Visualization and </w:t>
      </w:r>
      <w:r>
        <w:lastRenderedPageBreak/>
        <w:t xml:space="preserve">Analysis,” </w:t>
      </w:r>
      <w:r>
        <w:rPr>
          <w:i/>
          <w:iCs/>
        </w:rPr>
        <w:t>IEEE Trans. Visual. Comput. Graphics</w:t>
      </w:r>
      <w:r>
        <w:t>, vol. 27, no. 2, pp. 828–838, Feb. 2021, doi: 10.1109/TVCG.2020.3030469</w:t>
      </w:r>
      <w:r w:rsidR="002D76F7">
        <w:t xml:space="preserve"> </w:t>
      </w:r>
      <w:r w:rsidR="002D76F7">
        <w:t>[Online]. Available:</w:t>
      </w:r>
      <w:r w:rsidR="00157FF1" w:rsidRPr="00157FF1">
        <w:t xml:space="preserve"> </w:t>
      </w:r>
      <w:hyperlink r:id="rId98" w:history="1">
        <w:r w:rsidR="00157FF1" w:rsidRPr="002F322A">
          <w:rPr>
            <w:rStyle w:val="Hyperlink"/>
          </w:rPr>
          <w:t>https://ieeexplore.ieee.org/document/9222248/</w:t>
        </w:r>
      </w:hyperlink>
    </w:p>
    <w:p w14:paraId="339D4FA1" w14:textId="7A804ADF" w:rsidR="00807A6B" w:rsidRDefault="006218EF" w:rsidP="002D76F7">
      <w:pPr>
        <w:pStyle w:val="Judul1"/>
        <w:ind w:left="100" w:firstLine="0"/>
        <w:jc w:val="both"/>
        <w:sectPr w:rsidR="00807A6B">
          <w:pgSz w:w="11910" w:h="16840"/>
          <w:pgMar w:top="2180" w:right="580" w:bottom="1420" w:left="580" w:header="1918" w:footer="1237" w:gutter="0"/>
          <w:cols w:space="720"/>
        </w:sectPr>
      </w:pPr>
      <w:r>
        <w:fldChar w:fldCharType="end"/>
      </w:r>
    </w:p>
    <w:p w14:paraId="0D5AF9A2" w14:textId="209C89F1" w:rsidR="007A1DBF" w:rsidRDefault="007A1DBF" w:rsidP="009C38BB">
      <w:pPr>
        <w:ind w:right="110"/>
        <w:jc w:val="both"/>
        <w:rPr>
          <w:b/>
          <w:sz w:val="20"/>
        </w:rPr>
      </w:pPr>
    </w:p>
    <w:sectPr w:rsidR="007A1DBF">
      <w:pgSz w:w="11910" w:h="16840"/>
      <w:pgMar w:top="2180" w:right="580" w:bottom="1400" w:left="580" w:header="1918" w:footer="12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7E1B36" w14:textId="77777777" w:rsidR="006F1272" w:rsidRDefault="006F1272">
      <w:r>
        <w:separator/>
      </w:r>
    </w:p>
  </w:endnote>
  <w:endnote w:type="continuationSeparator" w:id="0">
    <w:p w14:paraId="4AD251FD" w14:textId="77777777" w:rsidR="006F1272" w:rsidRDefault="006F12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Lucida Sans Unicode">
    <w:panose1 w:val="020B0602030504020204"/>
    <w:charset w:val="00"/>
    <w:family w:val="swiss"/>
    <w:pitch w:val="variable"/>
    <w:sig w:usb0="80000AFF" w:usb1="0000396B" w:usb2="00000000" w:usb3="00000000" w:csb0="000000B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B328B5" w14:textId="77777777" w:rsidR="007A1DBF" w:rsidRDefault="007A1DBF">
    <w:pPr>
      <w:pStyle w:val="TeksIsi"/>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DB9F4" w14:textId="77777777" w:rsidR="007602F0" w:rsidRDefault="007602F0">
    <w:pPr>
      <w:pStyle w:val="TeksIsi"/>
      <w:spacing w:line="14" w:lineRule="auto"/>
    </w:pPr>
    <w:r>
      <w:rPr>
        <w:noProof/>
      </w:rPr>
      <mc:AlternateContent>
        <mc:Choice Requires="wps">
          <w:drawing>
            <wp:anchor distT="0" distB="0" distL="0" distR="0" simplePos="0" relativeHeight="251651072" behindDoc="1" locked="0" layoutInCell="1" allowOverlap="1" wp14:anchorId="72060612" wp14:editId="6C23D174">
              <wp:simplePos x="0" y="0"/>
              <wp:positionH relativeFrom="page">
                <wp:posOffset>432003</wp:posOffset>
              </wp:positionH>
              <wp:positionV relativeFrom="page">
                <wp:posOffset>9804120</wp:posOffset>
              </wp:positionV>
              <wp:extent cx="6696075" cy="1270"/>
              <wp:effectExtent l="0" t="0" r="0" b="0"/>
              <wp:wrapNone/>
              <wp:docPr id="36615036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43DB0E4" id="Graphic 20" o:spid="_x0000_s1026" style="position:absolute;margin-left:34pt;margin-top:772pt;width:527.25pt;height:.1pt;z-index:-251665408;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53120" behindDoc="1" locked="0" layoutInCell="1" allowOverlap="1" wp14:anchorId="35274527" wp14:editId="3E94C64E">
              <wp:simplePos x="0" y="0"/>
              <wp:positionH relativeFrom="page">
                <wp:posOffset>419303</wp:posOffset>
              </wp:positionH>
              <wp:positionV relativeFrom="page">
                <wp:posOffset>9810782</wp:posOffset>
              </wp:positionV>
              <wp:extent cx="4249420" cy="330200"/>
              <wp:effectExtent l="0" t="0" r="0" b="0"/>
              <wp:wrapNone/>
              <wp:docPr id="1937311178"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330200"/>
                      </a:xfrm>
                      <a:prstGeom prst="rect">
                        <a:avLst/>
                      </a:prstGeom>
                    </wps:spPr>
                    <wps:txbx>
                      <w:txbxContent>
                        <w:p w14:paraId="3622AB02" w14:textId="77777777" w:rsidR="0032409E" w:rsidRDefault="0032409E" w:rsidP="0032409E">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p w14:paraId="1A6FE749" w14:textId="77777777" w:rsidR="007602F0" w:rsidRDefault="007602F0">
                          <w:pPr>
                            <w:pStyle w:val="TeksIsi"/>
                            <w:spacing w:before="17" w:line="249" w:lineRule="auto"/>
                            <w:ind w:left="20"/>
                          </w:pPr>
                          <w:r>
                            <w:t>Vol. 3, No. 1, March 2024: 11 – 18</w:t>
                          </w:r>
                        </w:p>
                      </w:txbxContent>
                    </wps:txbx>
                    <wps:bodyPr wrap="square" lIns="0" tIns="0" rIns="0" bIns="0" rtlCol="0">
                      <a:noAutofit/>
                    </wps:bodyPr>
                  </wps:wsp>
                </a:graphicData>
              </a:graphic>
            </wp:anchor>
          </w:drawing>
        </mc:Choice>
        <mc:Fallback>
          <w:pict>
            <v:shapetype w14:anchorId="35274527" id="_x0000_t202" coordsize="21600,21600" o:spt="202" path="m,l,21600r21600,l21600,xe">
              <v:stroke joinstyle="miter"/>
              <v:path gradientshapeok="t" o:connecttype="rect"/>
            </v:shapetype>
            <v:shape id="Textbox 21" o:spid="_x0000_s1030" type="#_x0000_t202" style="position:absolute;margin-left:33pt;margin-top:772.5pt;width:334.6pt;height:26pt;z-index:-25166336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" filled="f" stroked="f">
              <v:textbox inset="0,0,0,0">
                <w:txbxContent>
                  <w:p w14:paraId="3622AB02" w14:textId="77777777" w:rsidR="0032409E" w:rsidRDefault="0032409E" w:rsidP="0032409E">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p w14:paraId="1A6FE749" w14:textId="77777777" w:rsidR="007602F0" w:rsidRDefault="007602F0">
                    <w:pPr>
                      <w:pStyle w:val="TeksIsi"/>
                      <w:spacing w:before="17" w:line="249" w:lineRule="auto"/>
                      <w:ind w:left="20"/>
                    </w:pPr>
                    <w:r>
                      <w:t>Vol. 3, No. 1, March 2024: 11 – 18</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94C1E5" w14:textId="77777777" w:rsidR="007602F0" w:rsidRDefault="007602F0">
    <w:pPr>
      <w:pStyle w:val="TeksIsi"/>
      <w:spacing w:line="14" w:lineRule="auto"/>
    </w:pPr>
    <w:r>
      <w:rPr>
        <w:noProof/>
      </w:rPr>
      <mc:AlternateContent>
        <mc:Choice Requires="wps">
          <w:drawing>
            <wp:anchor distT="0" distB="0" distL="0" distR="0" simplePos="0" relativeHeight="251655168" behindDoc="1" locked="0" layoutInCell="1" allowOverlap="1" wp14:anchorId="6C886FB5" wp14:editId="493256A2">
              <wp:simplePos x="0" y="0"/>
              <wp:positionH relativeFrom="page">
                <wp:posOffset>432003</wp:posOffset>
              </wp:positionH>
              <wp:positionV relativeFrom="page">
                <wp:posOffset>9784130</wp:posOffset>
              </wp:positionV>
              <wp:extent cx="6696075" cy="1270"/>
              <wp:effectExtent l="0" t="0" r="0" b="0"/>
              <wp:wrapNone/>
              <wp:docPr id="202989719"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1B75B40" id="Graphic 22" o:spid="_x0000_s1026" style="position:absolute;margin-left:34pt;margin-top:770.4pt;width:527.25pt;height:.1pt;z-index:-251661312;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57216" behindDoc="1" locked="0" layoutInCell="1" allowOverlap="1" wp14:anchorId="2B3263A3" wp14:editId="47253570">
              <wp:simplePos x="0" y="0"/>
              <wp:positionH relativeFrom="page">
                <wp:posOffset>419303</wp:posOffset>
              </wp:positionH>
              <wp:positionV relativeFrom="page">
                <wp:posOffset>9810782</wp:posOffset>
              </wp:positionV>
              <wp:extent cx="4249420" cy="178435"/>
              <wp:effectExtent l="0" t="0" r="0" b="0"/>
              <wp:wrapNone/>
              <wp:docPr id="1917073961"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178435"/>
                      </a:xfrm>
                      <a:prstGeom prst="rect">
                        <a:avLst/>
                      </a:prstGeom>
                    </wps:spPr>
                    <wps:txbx>
                      <w:txbxContent>
                        <w:p w14:paraId="30F1D550" w14:textId="77777777" w:rsidR="007602F0" w:rsidRDefault="007602F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wps:txbx>
                    <wps:bodyPr wrap="square" lIns="0" tIns="0" rIns="0" bIns="0" rtlCol="0">
                      <a:noAutofit/>
                    </wps:bodyPr>
                  </wps:wsp>
                </a:graphicData>
              </a:graphic>
            </wp:anchor>
          </w:drawing>
        </mc:Choice>
        <mc:Fallback>
          <w:pict>
            <v:shapetype w14:anchorId="2B3263A3" id="_x0000_t202" coordsize="21600,21600" o:spt="202" path="m,l,21600r21600,l21600,xe">
              <v:stroke joinstyle="miter"/>
              <v:path gradientshapeok="t" o:connecttype="rect"/>
            </v:shapetype>
            <v:shape id="Textbox 23" o:spid="_x0000_s1031" type="#_x0000_t202" style="position:absolute;margin-left:33pt;margin-top:772.5pt;width:334.6pt;height:14.0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" filled="f" stroked="f">
              <v:textbox inset="0,0,0,0">
                <w:txbxContent>
                  <w:p w14:paraId="30F1D550" w14:textId="77777777" w:rsidR="007602F0" w:rsidRDefault="007602F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3E3CA5" w14:textId="77777777" w:rsidR="007A1DBF" w:rsidRDefault="00000000">
    <w:pPr>
      <w:pStyle w:val="TeksIsi"/>
      <w:spacing w:line="14" w:lineRule="auto"/>
    </w:pPr>
    <w:r>
      <w:rPr>
        <w:noProof/>
      </w:rPr>
      <mc:AlternateContent>
        <mc:Choice Requires="wps">
          <w:drawing>
            <wp:anchor distT="0" distB="0" distL="0" distR="0" simplePos="0" relativeHeight="251671552" behindDoc="1" locked="0" layoutInCell="1" allowOverlap="1" wp14:anchorId="33D94EAD" wp14:editId="32AC168B">
              <wp:simplePos x="0" y="0"/>
              <wp:positionH relativeFrom="page">
                <wp:posOffset>432003</wp:posOffset>
              </wp:positionH>
              <wp:positionV relativeFrom="page">
                <wp:posOffset>9804120</wp:posOffset>
              </wp:positionV>
              <wp:extent cx="6696075"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A488762" id="Graphic 20" o:spid="_x0000_s1026" style="position:absolute;margin-left:34pt;margin-top:772pt;width:527.25pt;height:.1pt;z-index:-251644928;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73600" behindDoc="1" locked="0" layoutInCell="1" allowOverlap="1" wp14:anchorId="0EE9A838" wp14:editId="34E71807">
              <wp:simplePos x="0" y="0"/>
              <wp:positionH relativeFrom="page">
                <wp:posOffset>419303</wp:posOffset>
              </wp:positionH>
              <wp:positionV relativeFrom="page">
                <wp:posOffset>9810782</wp:posOffset>
              </wp:positionV>
              <wp:extent cx="4249420" cy="33020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330200"/>
                      </a:xfrm>
                      <a:prstGeom prst="rect">
                        <a:avLst/>
                      </a:prstGeom>
                    </wps:spPr>
                    <wps:txbx>
                      <w:txbxContent>
                        <w:p w14:paraId="7EF620A1" w14:textId="77777777" w:rsidR="00F55ABF" w:rsidRDefault="00F55ABF">
                          <w:pPr>
                            <w:pStyle w:val="TeksIsi"/>
                            <w:spacing w:before="17" w:line="249" w:lineRule="auto"/>
                            <w:ind w:left="20"/>
                            <w:rPr>
                              <w:rStyle w:val="Kuat"/>
                              <w:rFonts w:ascii="Noto Sans" w:hAnsi="Noto Sans" w:cs="Noto Sans"/>
                              <w:sz w:val="21"/>
                              <w:szCs w:val="21"/>
                              <w:shd w:val="clear" w:color="auto" w:fill="FFFFFF"/>
                            </w:rPr>
                          </w:pPr>
                          <w:r>
                            <w:rPr>
                              <w:rStyle w:val="Kuat"/>
                              <w:rFonts w:ascii="Noto Sans" w:hAnsi="Noto Sans" w:cs="Noto Sans"/>
                              <w:sz w:val="21"/>
                              <w:szCs w:val="21"/>
                              <w:shd w:val="clear" w:color="auto" w:fill="FFFFFF"/>
                            </w:rPr>
                            <w:t>Mandiri Journal of Informatics and Science (MJIS)</w:t>
                          </w:r>
                        </w:p>
                        <w:p w14:paraId="2847FADE" w14:textId="0E200F42" w:rsidR="007A1DBF" w:rsidRDefault="00000000">
                          <w:pPr>
                            <w:pStyle w:val="TeksIsi"/>
                            <w:spacing w:before="17" w:line="249" w:lineRule="auto"/>
                            <w:ind w:left="20"/>
                          </w:pPr>
                          <w:r>
                            <w:t>Vol. 3, No. 1, March 2024: 11 – 18</w:t>
                          </w:r>
                        </w:p>
                      </w:txbxContent>
                    </wps:txbx>
                    <wps:bodyPr wrap="square" lIns="0" tIns="0" rIns="0" bIns="0" rtlCol="0">
                      <a:noAutofit/>
                    </wps:bodyPr>
                  </wps:wsp>
                </a:graphicData>
              </a:graphic>
            </wp:anchor>
          </w:drawing>
        </mc:Choice>
        <mc:Fallback>
          <w:pict>
            <v:shapetype w14:anchorId="0EE9A838" id="_x0000_t202" coordsize="21600,21600" o:spt="202" path="m,l,21600r21600,l21600,xe">
              <v:stroke joinstyle="miter"/>
              <v:path gradientshapeok="t" o:connecttype="rect"/>
            </v:shapetype>
            <v:shape id="_x0000_s1036" type="#_x0000_t202" style="position:absolute;margin-left:33pt;margin-top:772.5pt;width:334.6pt;height:26pt;z-index:-25164288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" filled="f" stroked="f">
              <v:textbox inset="0,0,0,0">
                <w:txbxContent>
                  <w:p w14:paraId="7EF620A1" w14:textId="77777777" w:rsidR="00F55ABF" w:rsidRDefault="00F55ABF">
                    <w:pPr>
                      <w:pStyle w:val="TeksIsi"/>
                      <w:spacing w:before="17" w:line="249" w:lineRule="auto"/>
                      <w:ind w:left="20"/>
                      <w:rPr>
                        <w:rStyle w:val="Kuat"/>
                        <w:rFonts w:ascii="Noto Sans" w:hAnsi="Noto Sans" w:cs="Noto Sans"/>
                        <w:sz w:val="21"/>
                        <w:szCs w:val="21"/>
                        <w:shd w:val="clear" w:color="auto" w:fill="FFFFFF"/>
                      </w:rPr>
                    </w:pPr>
                    <w:r>
                      <w:rPr>
                        <w:rStyle w:val="Kuat"/>
                        <w:rFonts w:ascii="Noto Sans" w:hAnsi="Noto Sans" w:cs="Noto Sans"/>
                        <w:sz w:val="21"/>
                        <w:szCs w:val="21"/>
                        <w:shd w:val="clear" w:color="auto" w:fill="FFFFFF"/>
                      </w:rPr>
                      <w:t>Mandiri Journal of Informatics and Science (MJIS)</w:t>
                    </w:r>
                  </w:p>
                  <w:p w14:paraId="2847FADE" w14:textId="0E200F42" w:rsidR="007A1DBF" w:rsidRDefault="00000000">
                    <w:pPr>
                      <w:pStyle w:val="TeksIsi"/>
                      <w:spacing w:before="17" w:line="249" w:lineRule="auto"/>
                      <w:ind w:left="20"/>
                    </w:pPr>
                    <w:r>
                      <w:t>Vol. 3, No. 1, March 2024: 11 – 18</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D20BB" w14:textId="77777777" w:rsidR="007A1DBF" w:rsidRDefault="00000000">
    <w:pPr>
      <w:pStyle w:val="TeksIsi"/>
      <w:spacing w:line="14" w:lineRule="auto"/>
    </w:pPr>
    <w:r>
      <w:rPr>
        <w:noProof/>
      </w:rPr>
      <mc:AlternateContent>
        <mc:Choice Requires="wps">
          <w:drawing>
            <wp:anchor distT="0" distB="0" distL="0" distR="0" simplePos="0" relativeHeight="251675648" behindDoc="1" locked="0" layoutInCell="1" allowOverlap="1" wp14:anchorId="20919A6A" wp14:editId="0CDD8E22">
              <wp:simplePos x="0" y="0"/>
              <wp:positionH relativeFrom="page">
                <wp:posOffset>432003</wp:posOffset>
              </wp:positionH>
              <wp:positionV relativeFrom="page">
                <wp:posOffset>9784130</wp:posOffset>
              </wp:positionV>
              <wp:extent cx="6696075" cy="1270"/>
              <wp:effectExtent l="0" t="0" r="0" b="0"/>
              <wp:wrapNone/>
              <wp:docPr id="22" name="Graphic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881EB4C" id="Graphic 22" o:spid="_x0000_s1026" style="position:absolute;margin-left:34pt;margin-top:770.4pt;width:527.25pt;height:.1pt;z-index:-251640832;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77696" behindDoc="1" locked="0" layoutInCell="1" allowOverlap="1" wp14:anchorId="2AA2559E" wp14:editId="30BB48C5">
              <wp:simplePos x="0" y="0"/>
              <wp:positionH relativeFrom="page">
                <wp:posOffset>419303</wp:posOffset>
              </wp:positionH>
              <wp:positionV relativeFrom="page">
                <wp:posOffset>9810782</wp:posOffset>
              </wp:positionV>
              <wp:extent cx="4249420" cy="178435"/>
              <wp:effectExtent l="0" t="0" r="0" b="0"/>
              <wp:wrapNone/>
              <wp:docPr id="23" name="Text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178435"/>
                      </a:xfrm>
                      <a:prstGeom prst="rect">
                        <a:avLst/>
                      </a:prstGeom>
                    </wps:spPr>
                    <wps:txbx>
                      <w:txbxContent>
                        <w:p w14:paraId="17F79BCF" w14:textId="77777777" w:rsidR="007A1DBF" w:rsidRDefault="0000000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wps:txbx>
                    <wps:bodyPr wrap="square" lIns="0" tIns="0" rIns="0" bIns="0" rtlCol="0">
                      <a:noAutofit/>
                    </wps:bodyPr>
                  </wps:wsp>
                </a:graphicData>
              </a:graphic>
            </wp:anchor>
          </w:drawing>
        </mc:Choice>
        <mc:Fallback>
          <w:pict>
            <v:shapetype w14:anchorId="2AA2559E" id="_x0000_t202" coordsize="21600,21600" o:spt="202" path="m,l,21600r21600,l21600,xe">
              <v:stroke joinstyle="miter"/>
              <v:path gradientshapeok="t" o:connecttype="rect"/>
            </v:shapetype>
            <v:shape id="_x0000_s1037" type="#_x0000_t202" style="position:absolute;margin-left:33pt;margin-top:772.5pt;width:334.6pt;height:14.05pt;z-index:-2516387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" filled="f" stroked="f">
              <v:textbox inset="0,0,0,0">
                <w:txbxContent>
                  <w:p w14:paraId="17F79BCF" w14:textId="77777777" w:rsidR="007A1DBF" w:rsidRDefault="0000000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5643DA" w14:textId="77777777" w:rsidR="006F1272" w:rsidRDefault="006F1272">
      <w:r>
        <w:separator/>
      </w:r>
    </w:p>
  </w:footnote>
  <w:footnote w:type="continuationSeparator" w:id="0">
    <w:p w14:paraId="6C280FB2" w14:textId="77777777" w:rsidR="006F1272" w:rsidRDefault="006F12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B8EDD" w14:textId="77777777" w:rsidR="007602F0" w:rsidRDefault="007602F0">
    <w:pPr>
      <w:pStyle w:val="TeksIsi"/>
      <w:spacing w:line="14" w:lineRule="auto"/>
    </w:pPr>
    <w:r>
      <w:rPr>
        <w:noProof/>
      </w:rPr>
      <mc:AlternateContent>
        <mc:Choice Requires="wps">
          <w:drawing>
            <wp:anchor distT="0" distB="0" distL="0" distR="0" simplePos="0" relativeHeight="251638784" behindDoc="1" locked="0" layoutInCell="1" allowOverlap="1" wp14:anchorId="7D81AB9B" wp14:editId="72A14401">
              <wp:simplePos x="0" y="0"/>
              <wp:positionH relativeFrom="page">
                <wp:posOffset>432003</wp:posOffset>
              </wp:positionH>
              <wp:positionV relativeFrom="page">
                <wp:posOffset>1384643</wp:posOffset>
              </wp:positionV>
              <wp:extent cx="6696075" cy="1270"/>
              <wp:effectExtent l="0" t="0" r="0" b="0"/>
              <wp:wrapNone/>
              <wp:docPr id="2118300516"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E705D1E" id="Graphic 14" o:spid="_x0000_s1026" style="position:absolute;margin-left:34pt;margin-top:109.05pt;width:527.25pt;height:.1pt;z-index:-251677696;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40832" behindDoc="1" locked="0" layoutInCell="1" allowOverlap="1" wp14:anchorId="2FBACD61" wp14:editId="2C65D52F">
              <wp:simplePos x="0" y="0"/>
              <wp:positionH relativeFrom="page">
                <wp:posOffset>393903</wp:posOffset>
              </wp:positionH>
              <wp:positionV relativeFrom="page">
                <wp:posOffset>1205059</wp:posOffset>
              </wp:positionV>
              <wp:extent cx="215900" cy="178435"/>
              <wp:effectExtent l="0" t="0" r="0" b="0"/>
              <wp:wrapNone/>
              <wp:docPr id="1104841062"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78435"/>
                      </a:xfrm>
                      <a:prstGeom prst="rect">
                        <a:avLst/>
                      </a:prstGeom>
                    </wps:spPr>
                    <wps:txbx>
                      <w:txbxContent>
                        <w:p w14:paraId="582D34E4" w14:textId="053EF99C" w:rsidR="007602F0" w:rsidRDefault="00990FE4">
                          <w:pPr>
                            <w:pStyle w:val="TeksIsi"/>
                            <w:spacing w:before="17"/>
                            <w:ind w:left="60"/>
                          </w:pPr>
                          <w:r>
                            <w:rPr>
                              <w:spacing w:val="-5"/>
                            </w:rPr>
                            <w:t>2</w:t>
                          </w:r>
                        </w:p>
                      </w:txbxContent>
                    </wps:txbx>
                    <wps:bodyPr wrap="square" lIns="0" tIns="0" rIns="0" bIns="0" rtlCol="0">
                      <a:noAutofit/>
                    </wps:bodyPr>
                  </wps:wsp>
                </a:graphicData>
              </a:graphic>
            </wp:anchor>
          </w:drawing>
        </mc:Choice>
        <mc:Fallback>
          <w:pict>
            <v:shapetype w14:anchorId="2FBACD61" id="_x0000_t202" coordsize="21600,21600" o:spt="202" path="m,l,21600r21600,l21600,xe">
              <v:stroke joinstyle="miter"/>
              <v:path gradientshapeok="t" o:connecttype="rect"/>
            </v:shapetype>
            <v:shape id="Textbox 15" o:spid="_x0000_s1026" type="#_x0000_t202" style="position:absolute;margin-left:31pt;margin-top:94.9pt;width:17pt;height:14.05pt;z-index:-2516756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" filled="f" stroked="f">
              <v:textbox inset="0,0,0,0">
                <w:txbxContent>
                  <w:p w14:paraId="582D34E4" w14:textId="053EF99C" w:rsidR="007602F0" w:rsidRDefault="00990FE4">
                    <w:pPr>
                      <w:pStyle w:val="TeksIsi"/>
                      <w:spacing w:before="17"/>
                      <w:ind w:left="60"/>
                    </w:pPr>
                    <w:r>
                      <w:rPr>
                        <w:spacing w:val="-5"/>
                      </w:rPr>
                      <w:t>2</w:t>
                    </w:r>
                  </w:p>
                </w:txbxContent>
              </v:textbox>
              <w10:wrap anchorx="page" anchory="page"/>
            </v:shape>
          </w:pict>
        </mc:Fallback>
      </mc:AlternateContent>
    </w:r>
    <w:r>
      <w:rPr>
        <w:noProof/>
      </w:rPr>
      <mc:AlternateContent>
        <mc:Choice Requires="wps">
          <w:drawing>
            <wp:anchor distT="0" distB="0" distL="0" distR="0" simplePos="0" relativeHeight="251642880" behindDoc="1" locked="0" layoutInCell="1" allowOverlap="1" wp14:anchorId="59B048D6" wp14:editId="5AE70EA2">
              <wp:simplePos x="0" y="0"/>
              <wp:positionH relativeFrom="page">
                <wp:posOffset>6226086</wp:posOffset>
              </wp:positionH>
              <wp:positionV relativeFrom="page">
                <wp:posOffset>1205059</wp:posOffset>
              </wp:positionV>
              <wp:extent cx="915035" cy="178435"/>
              <wp:effectExtent l="0" t="0" r="0" b="0"/>
              <wp:wrapNone/>
              <wp:docPr id="1885806179"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5035" cy="178435"/>
                      </a:xfrm>
                      <a:prstGeom prst="rect">
                        <a:avLst/>
                      </a:prstGeom>
                    </wps:spPr>
                    <wps:txbx>
                      <w:txbxContent>
                        <w:p w14:paraId="5D86905A" w14:textId="77777777" w:rsidR="007602F0" w:rsidRDefault="007602F0">
                          <w:pPr>
                            <w:pStyle w:val="TeksIsi"/>
                            <w:spacing w:before="17"/>
                            <w:ind w:left="20"/>
                          </w:pPr>
                          <w:r>
                            <w:t>ISSN:</w:t>
                          </w:r>
                          <w:r>
                            <w:rPr>
                              <w:spacing w:val="-11"/>
                            </w:rPr>
                            <w:t xml:space="preserve"> </w:t>
                          </w:r>
                          <w:hyperlink r:id="rId1">
                            <w:r>
                              <w:rPr>
                                <w:color w:val="0000FF"/>
                              </w:rPr>
                              <w:t>2828-</w:t>
                            </w:r>
                            <w:r>
                              <w:rPr>
                                <w:color w:val="0000FF"/>
                                <w:spacing w:val="-4"/>
                              </w:rPr>
                              <w:t>5611</w:t>
                            </w:r>
                          </w:hyperlink>
                        </w:p>
                      </w:txbxContent>
                    </wps:txbx>
                    <wps:bodyPr wrap="square" lIns="0" tIns="0" rIns="0" bIns="0" rtlCol="0">
                      <a:noAutofit/>
                    </wps:bodyPr>
                  </wps:wsp>
                </a:graphicData>
              </a:graphic>
            </wp:anchor>
          </w:drawing>
        </mc:Choice>
        <mc:Fallback>
          <w:pict>
            <v:shape w14:anchorId="59B048D6" id="Textbox 16" o:spid="_x0000_s1027" type="#_x0000_t202" style="position:absolute;margin-left:490.25pt;margin-top:94.9pt;width:72.05pt;height:14.05pt;z-index:-25167360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" filled="f" stroked="f">
              <v:textbox inset="0,0,0,0">
                <w:txbxContent>
                  <w:p w14:paraId="5D86905A" w14:textId="77777777" w:rsidR="007602F0" w:rsidRDefault="007602F0">
                    <w:pPr>
                      <w:pStyle w:val="TeksIsi"/>
                      <w:spacing w:before="17"/>
                      <w:ind w:left="20"/>
                    </w:pPr>
                    <w:r>
                      <w:t>ISSN:</w:t>
                    </w:r>
                    <w:r>
                      <w:rPr>
                        <w:spacing w:val="-11"/>
                      </w:rPr>
                      <w:t xml:space="preserve"> </w:t>
                    </w:r>
                    <w:hyperlink r:id="rId2">
                      <w:r>
                        <w:rPr>
                          <w:color w:val="0000FF"/>
                        </w:rPr>
                        <w:t>2828-</w:t>
                      </w:r>
                      <w:r>
                        <w:rPr>
                          <w:color w:val="0000FF"/>
                          <w:spacing w:val="-4"/>
                        </w:rPr>
                        <w:t>5611</w:t>
                      </w:r>
                    </w:hyperlink>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E746C" w14:textId="77777777" w:rsidR="007602F0" w:rsidRDefault="007602F0">
    <w:pPr>
      <w:pStyle w:val="TeksIsi"/>
      <w:spacing w:line="14" w:lineRule="auto"/>
    </w:pPr>
    <w:r>
      <w:rPr>
        <w:noProof/>
      </w:rPr>
      <mc:AlternateContent>
        <mc:Choice Requires="wps">
          <w:drawing>
            <wp:anchor distT="0" distB="0" distL="0" distR="0" simplePos="0" relativeHeight="251644928" behindDoc="1" locked="0" layoutInCell="1" allowOverlap="1" wp14:anchorId="6D295555" wp14:editId="65BBA114">
              <wp:simplePos x="0" y="0"/>
              <wp:positionH relativeFrom="page">
                <wp:posOffset>432003</wp:posOffset>
              </wp:positionH>
              <wp:positionV relativeFrom="page">
                <wp:posOffset>1384643</wp:posOffset>
              </wp:positionV>
              <wp:extent cx="6696075" cy="1270"/>
              <wp:effectExtent l="0" t="0" r="0" b="0"/>
              <wp:wrapNone/>
              <wp:docPr id="747896509"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8242DE1" id="Graphic 17" o:spid="_x0000_s1026" style="position:absolute;margin-left:34pt;margin-top:109.05pt;width:527.25pt;height:.1pt;z-index:-251671552;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46976" behindDoc="1" locked="0" layoutInCell="1" allowOverlap="1" wp14:anchorId="6A1F5833" wp14:editId="4F8797DC">
              <wp:simplePos x="0" y="0"/>
              <wp:positionH relativeFrom="page">
                <wp:posOffset>419303</wp:posOffset>
              </wp:positionH>
              <wp:positionV relativeFrom="page">
                <wp:posOffset>1205059</wp:posOffset>
              </wp:positionV>
              <wp:extent cx="4249420" cy="178435"/>
              <wp:effectExtent l="0" t="0" r="0" b="0"/>
              <wp:wrapNone/>
              <wp:docPr id="1310942606"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178435"/>
                      </a:xfrm>
                      <a:prstGeom prst="rect">
                        <a:avLst/>
                      </a:prstGeom>
                    </wps:spPr>
                    <wps:txbx>
                      <w:txbxContent>
                        <w:p w14:paraId="14453DBF" w14:textId="77777777" w:rsidR="007602F0" w:rsidRDefault="007602F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wps:txbx>
                    <wps:bodyPr wrap="square" lIns="0" tIns="0" rIns="0" bIns="0" rtlCol="0">
                      <a:noAutofit/>
                    </wps:bodyPr>
                  </wps:wsp>
                </a:graphicData>
              </a:graphic>
            </wp:anchor>
          </w:drawing>
        </mc:Choice>
        <mc:Fallback>
          <w:pict>
            <v:shapetype w14:anchorId="6A1F5833" id="_x0000_t202" coordsize="21600,21600" o:spt="202" path="m,l,21600r21600,l21600,xe">
              <v:stroke joinstyle="miter"/>
              <v:path gradientshapeok="t" o:connecttype="rect"/>
            </v:shapetype>
            <v:shape id="Textbox 18" o:spid="_x0000_s1028" type="#_x0000_t202" style="position:absolute;margin-left:33pt;margin-top:94.9pt;width:334.6pt;height:14.05pt;z-index:-2516695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" filled="f" stroked="f">
              <v:textbox inset="0,0,0,0">
                <w:txbxContent>
                  <w:p w14:paraId="14453DBF" w14:textId="77777777" w:rsidR="007602F0" w:rsidRDefault="007602F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v:textbox>
              <w10:wrap anchorx="page" anchory="page"/>
            </v:shape>
          </w:pict>
        </mc:Fallback>
      </mc:AlternateContent>
    </w:r>
    <w:r>
      <w:rPr>
        <w:noProof/>
      </w:rPr>
      <mc:AlternateContent>
        <mc:Choice Requires="wps">
          <w:drawing>
            <wp:anchor distT="0" distB="0" distL="0" distR="0" simplePos="0" relativeHeight="251649024" behindDoc="1" locked="0" layoutInCell="1" allowOverlap="1" wp14:anchorId="1FD9AC04" wp14:editId="7CA8C7CD">
              <wp:simplePos x="0" y="0"/>
              <wp:positionH relativeFrom="page">
                <wp:posOffset>6963335</wp:posOffset>
              </wp:positionH>
              <wp:positionV relativeFrom="page">
                <wp:posOffset>1205059</wp:posOffset>
              </wp:positionV>
              <wp:extent cx="215900" cy="178435"/>
              <wp:effectExtent l="0" t="0" r="0" b="0"/>
              <wp:wrapNone/>
              <wp:docPr id="970919963"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78435"/>
                      </a:xfrm>
                      <a:prstGeom prst="rect">
                        <a:avLst/>
                      </a:prstGeom>
                    </wps:spPr>
                    <wps:txbx>
                      <w:txbxContent>
                        <w:p w14:paraId="265E037C" w14:textId="77777777" w:rsidR="007602F0" w:rsidRDefault="007602F0">
                          <w:pPr>
                            <w:pStyle w:val="TeksIsi"/>
                            <w:spacing w:before="17"/>
                            <w:ind w:left="60"/>
                          </w:pPr>
                          <w:r>
                            <w:rPr>
                              <w:spacing w:val="-5"/>
                            </w:rPr>
                            <w:fldChar w:fldCharType="begin"/>
                          </w:r>
                          <w:r>
                            <w:rPr>
                              <w:spacing w:val="-5"/>
                            </w:rPr>
                            <w:instrText xml:space="preserve"> PAGE </w:instrText>
                          </w:r>
                          <w:r>
                            <w:rPr>
                              <w:spacing w:val="-5"/>
                            </w:rPr>
                            <w:fldChar w:fldCharType="separate"/>
                          </w:r>
                          <w:r>
                            <w:rPr>
                              <w:spacing w:val="-5"/>
                            </w:rPr>
                            <w:t>13</w:t>
                          </w:r>
                          <w:r>
                            <w:rPr>
                              <w:spacing w:val="-5"/>
                            </w:rPr>
                            <w:fldChar w:fldCharType="end"/>
                          </w:r>
                        </w:p>
                      </w:txbxContent>
                    </wps:txbx>
                    <wps:bodyPr wrap="square" lIns="0" tIns="0" rIns="0" bIns="0" rtlCol="0">
                      <a:noAutofit/>
                    </wps:bodyPr>
                  </wps:wsp>
                </a:graphicData>
              </a:graphic>
            </wp:anchor>
          </w:drawing>
        </mc:Choice>
        <mc:Fallback>
          <w:pict>
            <v:shape w14:anchorId="1FD9AC04" id="Textbox 19" o:spid="_x0000_s1029" type="#_x0000_t202" style="position:absolute;margin-left:548.3pt;margin-top:94.9pt;width:17pt;height:14.05pt;z-index:-25166745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" filled="f" stroked="f">
              <v:textbox inset="0,0,0,0">
                <w:txbxContent>
                  <w:p w14:paraId="265E037C" w14:textId="77777777" w:rsidR="007602F0" w:rsidRDefault="007602F0">
                    <w:pPr>
                      <w:pStyle w:val="TeksIsi"/>
                      <w:spacing w:before="17"/>
                      <w:ind w:left="60"/>
                    </w:pPr>
                    <w:r>
                      <w:rPr>
                        <w:spacing w:val="-5"/>
                      </w:rPr>
                      <w:fldChar w:fldCharType="begin"/>
                    </w:r>
                    <w:r>
                      <w:rPr>
                        <w:spacing w:val="-5"/>
                      </w:rPr>
                      <w:instrText xml:space="preserve"> PAGE </w:instrText>
                    </w:r>
                    <w:r>
                      <w:rPr>
                        <w:spacing w:val="-5"/>
                      </w:rPr>
                      <w:fldChar w:fldCharType="separate"/>
                    </w:r>
                    <w:r>
                      <w:rPr>
                        <w:spacing w:val="-5"/>
                      </w:rPr>
                      <w:t>13</w:t>
                    </w:r>
                    <w:r>
                      <w:rPr>
                        <w:spacing w:val="-5"/>
                      </w:rP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C9678E" w14:textId="77777777" w:rsidR="0032409E" w:rsidRDefault="0032409E">
    <w:pPr>
      <w:pStyle w:val="TeksIsi"/>
      <w:spacing w:line="14" w:lineRule="auto"/>
    </w:pPr>
  </w:p>
  <w:p w14:paraId="4F77D75E" w14:textId="6ACBF6D6" w:rsidR="007A1DBF" w:rsidRDefault="00000000">
    <w:pPr>
      <w:pStyle w:val="TeksIsi"/>
      <w:spacing w:line="14" w:lineRule="auto"/>
    </w:pPr>
    <w:r>
      <w:rPr>
        <w:noProof/>
      </w:rPr>
      <mc:AlternateContent>
        <mc:Choice Requires="wps">
          <w:drawing>
            <wp:anchor distT="0" distB="0" distL="0" distR="0" simplePos="0" relativeHeight="251659264" behindDoc="1" locked="0" layoutInCell="1" allowOverlap="1" wp14:anchorId="3EE6C7A1" wp14:editId="36854D32">
              <wp:simplePos x="0" y="0"/>
              <wp:positionH relativeFrom="page">
                <wp:posOffset>432003</wp:posOffset>
              </wp:positionH>
              <wp:positionV relativeFrom="page">
                <wp:posOffset>1384643</wp:posOffset>
              </wp:positionV>
              <wp:extent cx="6696075" cy="1270"/>
              <wp:effectExtent l="0" t="0" r="0" b="0"/>
              <wp:wrapNone/>
              <wp:docPr id="14" name="Graphic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506BC78" id="Graphic 14" o:spid="_x0000_s1026" style="position:absolute;margin-left:34pt;margin-top:109.05pt;width:527.25pt;height:.1pt;z-index:-251657216;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61312" behindDoc="1" locked="0" layoutInCell="1" allowOverlap="1" wp14:anchorId="32EF4B9C" wp14:editId="21346E59">
              <wp:simplePos x="0" y="0"/>
              <wp:positionH relativeFrom="page">
                <wp:posOffset>393903</wp:posOffset>
              </wp:positionH>
              <wp:positionV relativeFrom="page">
                <wp:posOffset>1205059</wp:posOffset>
              </wp:positionV>
              <wp:extent cx="215900" cy="178435"/>
              <wp:effectExtent l="0" t="0" r="0" b="0"/>
              <wp:wrapNone/>
              <wp:docPr id="15" name="Text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78435"/>
                      </a:xfrm>
                      <a:prstGeom prst="rect">
                        <a:avLst/>
                      </a:prstGeom>
                    </wps:spPr>
                    <wps:txbx>
                      <w:txbxContent>
                        <w:p w14:paraId="1BE37427" w14:textId="69069544" w:rsidR="007A1DBF" w:rsidRDefault="00990FE4">
                          <w:pPr>
                            <w:pStyle w:val="TeksIsi"/>
                            <w:spacing w:before="17"/>
                            <w:ind w:left="60"/>
                          </w:pPr>
                          <w:r>
                            <w:rPr>
                              <w:spacing w:val="-5"/>
                            </w:rPr>
                            <w:t>4</w:t>
                          </w:r>
                        </w:p>
                      </w:txbxContent>
                    </wps:txbx>
                    <wps:bodyPr wrap="square" lIns="0" tIns="0" rIns="0" bIns="0" rtlCol="0">
                      <a:noAutofit/>
                    </wps:bodyPr>
                  </wps:wsp>
                </a:graphicData>
              </a:graphic>
            </wp:anchor>
          </w:drawing>
        </mc:Choice>
        <mc:Fallback>
          <w:pict>
            <v:shapetype w14:anchorId="32EF4B9C" id="_x0000_t202" coordsize="21600,21600" o:spt="202" path="m,l,21600r21600,l21600,xe">
              <v:stroke joinstyle="miter"/>
              <v:path gradientshapeok="t" o:connecttype="rect"/>
            </v:shapetype>
            <v:shape id="_x0000_s1032" type="#_x0000_t202" style="position:absolute;margin-left:31pt;margin-top:94.9pt;width:17pt;height:14.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" filled="f" stroked="f">
              <v:textbox inset="0,0,0,0">
                <w:txbxContent>
                  <w:p w14:paraId="1BE37427" w14:textId="69069544" w:rsidR="007A1DBF" w:rsidRDefault="00990FE4">
                    <w:pPr>
                      <w:pStyle w:val="TeksIsi"/>
                      <w:spacing w:before="17"/>
                      <w:ind w:left="60"/>
                    </w:pPr>
                    <w:r>
                      <w:rPr>
                        <w:spacing w:val="-5"/>
                      </w:rPr>
                      <w:t>4</w:t>
                    </w:r>
                  </w:p>
                </w:txbxContent>
              </v:textbox>
              <w10:wrap anchorx="page" anchory="page"/>
            </v:shape>
          </w:pict>
        </mc:Fallback>
      </mc:AlternateContent>
    </w:r>
    <w:r>
      <w:rPr>
        <w:noProof/>
      </w:rPr>
      <mc:AlternateContent>
        <mc:Choice Requires="wps">
          <w:drawing>
            <wp:anchor distT="0" distB="0" distL="0" distR="0" simplePos="0" relativeHeight="251663360" behindDoc="1" locked="0" layoutInCell="1" allowOverlap="1" wp14:anchorId="737A1B87" wp14:editId="2E7F0A06">
              <wp:simplePos x="0" y="0"/>
              <wp:positionH relativeFrom="page">
                <wp:posOffset>6226086</wp:posOffset>
              </wp:positionH>
              <wp:positionV relativeFrom="page">
                <wp:posOffset>1205059</wp:posOffset>
              </wp:positionV>
              <wp:extent cx="915035" cy="178435"/>
              <wp:effectExtent l="0" t="0" r="0" b="0"/>
              <wp:wrapNone/>
              <wp:docPr id="16" name="Text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5035" cy="178435"/>
                      </a:xfrm>
                      <a:prstGeom prst="rect">
                        <a:avLst/>
                      </a:prstGeom>
                    </wps:spPr>
                    <wps:txbx>
                      <w:txbxContent>
                        <w:p w14:paraId="105957A2" w14:textId="77777777" w:rsidR="007A1DBF" w:rsidRDefault="00000000">
                          <w:pPr>
                            <w:pStyle w:val="TeksIsi"/>
                            <w:spacing w:before="17"/>
                            <w:ind w:left="20"/>
                          </w:pPr>
                          <w:r>
                            <w:t>ISSN:</w:t>
                          </w:r>
                          <w:r>
                            <w:rPr>
                              <w:spacing w:val="-11"/>
                            </w:rPr>
                            <w:t xml:space="preserve"> </w:t>
                          </w:r>
                          <w:hyperlink r:id="rId1">
                            <w:r>
                              <w:rPr>
                                <w:color w:val="0000FF"/>
                              </w:rPr>
                              <w:t>2828-</w:t>
                            </w:r>
                            <w:r>
                              <w:rPr>
                                <w:color w:val="0000FF"/>
                                <w:spacing w:val="-4"/>
                              </w:rPr>
                              <w:t>5611</w:t>
                            </w:r>
                          </w:hyperlink>
                        </w:p>
                      </w:txbxContent>
                    </wps:txbx>
                    <wps:bodyPr wrap="square" lIns="0" tIns="0" rIns="0" bIns="0" rtlCol="0">
                      <a:noAutofit/>
                    </wps:bodyPr>
                  </wps:wsp>
                </a:graphicData>
              </a:graphic>
            </wp:anchor>
          </w:drawing>
        </mc:Choice>
        <mc:Fallback>
          <w:pict>
            <v:shape w14:anchorId="737A1B87" id="_x0000_s1033" type="#_x0000_t202" style="position:absolute;margin-left:490.25pt;margin-top:94.9pt;width:72.05pt;height:14.05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" filled="f" stroked="f">
              <v:textbox inset="0,0,0,0">
                <w:txbxContent>
                  <w:p w14:paraId="105957A2" w14:textId="77777777" w:rsidR="007A1DBF" w:rsidRDefault="00000000">
                    <w:pPr>
                      <w:pStyle w:val="TeksIsi"/>
                      <w:spacing w:before="17"/>
                      <w:ind w:left="20"/>
                    </w:pPr>
                    <w:r>
                      <w:t>ISSN:</w:t>
                    </w:r>
                    <w:r>
                      <w:rPr>
                        <w:spacing w:val="-11"/>
                      </w:rPr>
                      <w:t xml:space="preserve"> </w:t>
                    </w:r>
                    <w:hyperlink r:id="rId2">
                      <w:r>
                        <w:rPr>
                          <w:color w:val="0000FF"/>
                        </w:rPr>
                        <w:t>2828-</w:t>
                      </w:r>
                      <w:r>
                        <w:rPr>
                          <w:color w:val="0000FF"/>
                          <w:spacing w:val="-4"/>
                        </w:rPr>
                        <w:t>5611</w:t>
                      </w:r>
                    </w:hyperlink>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F1736C" w14:textId="77777777" w:rsidR="007A1DBF" w:rsidRDefault="00000000">
    <w:pPr>
      <w:pStyle w:val="TeksIsi"/>
      <w:spacing w:line="14" w:lineRule="auto"/>
    </w:pPr>
    <w:r>
      <w:rPr>
        <w:noProof/>
      </w:rPr>
      <mc:AlternateContent>
        <mc:Choice Requires="wps">
          <w:drawing>
            <wp:anchor distT="0" distB="0" distL="0" distR="0" simplePos="0" relativeHeight="251665408" behindDoc="1" locked="0" layoutInCell="1" allowOverlap="1" wp14:anchorId="5AB044F2" wp14:editId="3751DDAB">
              <wp:simplePos x="0" y="0"/>
              <wp:positionH relativeFrom="page">
                <wp:posOffset>432003</wp:posOffset>
              </wp:positionH>
              <wp:positionV relativeFrom="page">
                <wp:posOffset>1384643</wp:posOffset>
              </wp:positionV>
              <wp:extent cx="6696075" cy="1270"/>
              <wp:effectExtent l="0" t="0" r="0" b="0"/>
              <wp:wrapNone/>
              <wp:docPr id="17"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96075" cy="1270"/>
                      </a:xfrm>
                      <a:custGeom>
                        <a:avLst/>
                        <a:gdLst/>
                        <a:ahLst/>
                        <a:cxnLst/>
                        <a:rect l="l" t="t" r="r" b="b"/>
                        <a:pathLst>
                          <a:path w="6696075">
                            <a:moveTo>
                              <a:pt x="0" y="0"/>
                            </a:moveTo>
                            <a:lnTo>
                              <a:pt x="6695998" y="0"/>
                            </a:lnTo>
                          </a:path>
                        </a:pathLst>
                      </a:custGeom>
                      <a:ln w="8851">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8DE971" id="Graphic 17" o:spid="_x0000_s1026" style="position:absolute;margin-left:34pt;margin-top:109.05pt;width:527.25pt;height:.1pt;z-index:-251651072;visibility:visible;mso-wrap-style:square;mso-wrap-distance-left:0;mso-wrap-distance-top:0;mso-wrap-distance-right:0;mso-wrap-distance-bottom:0;mso-position-horizontal:absolute;mso-position-horizontal-relative:page;mso-position-vertical:absolute;mso-position-vertical-relative:page;v-text-anchor:top" coordsize="669607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" path="m,l6695998,e" filled="f" strokeweight=".24586mm">
              <v:path arrowok="t"/>
              <w10:wrap anchorx="page" anchory="page"/>
            </v:shape>
          </w:pict>
        </mc:Fallback>
      </mc:AlternateContent>
    </w:r>
    <w:r>
      <w:rPr>
        <w:noProof/>
      </w:rPr>
      <mc:AlternateContent>
        <mc:Choice Requires="wps">
          <w:drawing>
            <wp:anchor distT="0" distB="0" distL="0" distR="0" simplePos="0" relativeHeight="251667456" behindDoc="1" locked="0" layoutInCell="1" allowOverlap="1" wp14:anchorId="5AB1B639" wp14:editId="6EA87F06">
              <wp:simplePos x="0" y="0"/>
              <wp:positionH relativeFrom="page">
                <wp:posOffset>419303</wp:posOffset>
              </wp:positionH>
              <wp:positionV relativeFrom="page">
                <wp:posOffset>1205059</wp:posOffset>
              </wp:positionV>
              <wp:extent cx="4249420" cy="1784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49420" cy="178435"/>
                      </a:xfrm>
                      <a:prstGeom prst="rect">
                        <a:avLst/>
                      </a:prstGeom>
                    </wps:spPr>
                    <wps:txbx>
                      <w:txbxContent>
                        <w:p w14:paraId="2A187CC6" w14:textId="77777777" w:rsidR="007A1DBF" w:rsidRDefault="0000000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wps:txbx>
                    <wps:bodyPr wrap="square" lIns="0" tIns="0" rIns="0" bIns="0" rtlCol="0">
                      <a:noAutofit/>
                    </wps:bodyPr>
                  </wps:wsp>
                </a:graphicData>
              </a:graphic>
            </wp:anchor>
          </w:drawing>
        </mc:Choice>
        <mc:Fallback>
          <w:pict>
            <v:shapetype w14:anchorId="5AB1B639" id="_x0000_t202" coordsize="21600,21600" o:spt="202" path="m,l,21600r21600,l21600,xe">
              <v:stroke joinstyle="miter"/>
              <v:path gradientshapeok="t" o:connecttype="rect"/>
            </v:shapetype>
            <v:shape id="_x0000_s1034" type="#_x0000_t202" style="position:absolute;margin-left:33pt;margin-top:94.9pt;width:334.6pt;height:14.05pt;z-index:-2516490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" filled="f" stroked="f">
              <v:textbox inset="0,0,0,0">
                <w:txbxContent>
                  <w:p w14:paraId="2A187CC6" w14:textId="77777777" w:rsidR="007A1DBF" w:rsidRDefault="00000000">
                    <w:pPr>
                      <w:pStyle w:val="TeksIsi"/>
                      <w:spacing w:before="17"/>
                      <w:ind w:left="20"/>
                    </w:pPr>
                    <w:r>
                      <w:t>International</w:t>
                    </w:r>
                    <w:r>
                      <w:rPr>
                        <w:spacing w:val="-8"/>
                      </w:rPr>
                      <w:t xml:space="preserve"> </w:t>
                    </w:r>
                    <w:r>
                      <w:t>Journal</w:t>
                    </w:r>
                    <w:r>
                      <w:rPr>
                        <w:spacing w:val="-8"/>
                      </w:rPr>
                      <w:t xml:space="preserve"> </w:t>
                    </w:r>
                    <w:r>
                      <w:t>of</w:t>
                    </w:r>
                    <w:r>
                      <w:rPr>
                        <w:spacing w:val="-8"/>
                      </w:rPr>
                      <w:t xml:space="preserve"> </w:t>
                    </w:r>
                    <w:r>
                      <w:t>Engineering</w:t>
                    </w:r>
                    <w:r>
                      <w:rPr>
                        <w:spacing w:val="-8"/>
                      </w:rPr>
                      <w:t xml:space="preserve"> </w:t>
                    </w:r>
                    <w:r>
                      <w:t>and</w:t>
                    </w:r>
                    <w:r>
                      <w:rPr>
                        <w:spacing w:val="-8"/>
                      </w:rPr>
                      <w:t xml:space="preserve"> </w:t>
                    </w:r>
                    <w:r>
                      <w:t>Computer</w:t>
                    </w:r>
                    <w:r>
                      <w:rPr>
                        <w:spacing w:val="-8"/>
                      </w:rPr>
                      <w:t xml:space="preserve"> </w:t>
                    </w:r>
                    <w:r>
                      <w:t>Science</w:t>
                    </w:r>
                    <w:r>
                      <w:rPr>
                        <w:spacing w:val="-8"/>
                      </w:rPr>
                      <w:t xml:space="preserve"> </w:t>
                    </w:r>
                    <w:r>
                      <w:t>Applications</w:t>
                    </w:r>
                    <w:r>
                      <w:rPr>
                        <w:spacing w:val="-7"/>
                      </w:rPr>
                      <w:t xml:space="preserve"> </w:t>
                    </w:r>
                    <w:r>
                      <w:rPr>
                        <w:spacing w:val="-2"/>
                      </w:rPr>
                      <w:t>(IJECSA)</w:t>
                    </w:r>
                  </w:p>
                </w:txbxContent>
              </v:textbox>
              <w10:wrap anchorx="page" anchory="page"/>
            </v:shape>
          </w:pict>
        </mc:Fallback>
      </mc:AlternateContent>
    </w:r>
    <w:r>
      <w:rPr>
        <w:noProof/>
      </w:rPr>
      <mc:AlternateContent>
        <mc:Choice Requires="wps">
          <w:drawing>
            <wp:anchor distT="0" distB="0" distL="0" distR="0" simplePos="0" relativeHeight="251669504" behindDoc="1" locked="0" layoutInCell="1" allowOverlap="1" wp14:anchorId="511DEC9C" wp14:editId="040AF803">
              <wp:simplePos x="0" y="0"/>
              <wp:positionH relativeFrom="page">
                <wp:posOffset>6963335</wp:posOffset>
              </wp:positionH>
              <wp:positionV relativeFrom="page">
                <wp:posOffset>1205059</wp:posOffset>
              </wp:positionV>
              <wp:extent cx="215900" cy="178435"/>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178435"/>
                      </a:xfrm>
                      <a:prstGeom prst="rect">
                        <a:avLst/>
                      </a:prstGeom>
                    </wps:spPr>
                    <wps:txbx>
                      <w:txbxContent>
                        <w:p w14:paraId="6C42D9B4" w14:textId="74A67E24" w:rsidR="007A1DBF" w:rsidRDefault="00990FE4">
                          <w:pPr>
                            <w:pStyle w:val="TeksIsi"/>
                            <w:spacing w:before="17"/>
                            <w:ind w:left="60"/>
                            <w:rPr>
                              <w:spacing w:val="-5"/>
                            </w:rPr>
                          </w:pPr>
                          <w:r>
                            <w:rPr>
                              <w:spacing w:val="-5"/>
                            </w:rPr>
                            <w:t>5</w:t>
                          </w:r>
                        </w:p>
                        <w:p w14:paraId="2F5AFCB7" w14:textId="77777777" w:rsidR="00990FE4" w:rsidRDefault="00990FE4">
                          <w:pPr>
                            <w:pStyle w:val="TeksIsi"/>
                            <w:spacing w:before="17"/>
                            <w:ind w:left="60"/>
                          </w:pPr>
                        </w:p>
                      </w:txbxContent>
                    </wps:txbx>
                    <wps:bodyPr wrap="square" lIns="0" tIns="0" rIns="0" bIns="0" rtlCol="0">
                      <a:noAutofit/>
                    </wps:bodyPr>
                  </wps:wsp>
                </a:graphicData>
              </a:graphic>
            </wp:anchor>
          </w:drawing>
        </mc:Choice>
        <mc:Fallback>
          <w:pict>
            <v:shape w14:anchorId="511DEC9C" id="_x0000_s1035" type="#_x0000_t202" style="position:absolute;margin-left:548.3pt;margin-top:94.9pt;width:17pt;height:14.05pt;z-index:-2516469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" filled="f" stroked="f">
              <v:textbox inset="0,0,0,0">
                <w:txbxContent>
                  <w:p w14:paraId="6C42D9B4" w14:textId="74A67E24" w:rsidR="007A1DBF" w:rsidRDefault="00990FE4">
                    <w:pPr>
                      <w:pStyle w:val="TeksIsi"/>
                      <w:spacing w:before="17"/>
                      <w:ind w:left="60"/>
                      <w:rPr>
                        <w:spacing w:val="-5"/>
                      </w:rPr>
                    </w:pPr>
                    <w:r>
                      <w:rPr>
                        <w:spacing w:val="-5"/>
                      </w:rPr>
                      <w:t>5</w:t>
                    </w:r>
                  </w:p>
                  <w:p w14:paraId="2F5AFCB7" w14:textId="77777777" w:rsidR="00990FE4" w:rsidRDefault="00990FE4">
                    <w:pPr>
                      <w:pStyle w:val="TeksIsi"/>
                      <w:spacing w:before="17"/>
                      <w:ind w:left="60"/>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14E5E"/>
    <w:multiLevelType w:val="multilevel"/>
    <w:tmpl w:val="0A6AFA4A"/>
    <w:lvl w:ilvl="0">
      <w:start w:val="1"/>
      <w:numFmt w:val="decimal"/>
      <w:lvlText w:val="%1."/>
      <w:lvlJc w:val="left"/>
      <w:pPr>
        <w:ind w:left="588" w:hanging="489"/>
      </w:pPr>
      <w:rPr>
        <w:rFonts w:ascii="Times New Roman" w:eastAsia="Times New Roman" w:hAnsi="Times New Roman" w:cs="Times New Roman" w:hint="default"/>
        <w:b/>
        <w:bCs/>
        <w:i w:val="0"/>
        <w:iCs w:val="0"/>
        <w:spacing w:val="0"/>
        <w:w w:val="99"/>
        <w:sz w:val="20"/>
        <w:szCs w:val="20"/>
        <w:lang w:val="en-US" w:eastAsia="en-US" w:bidi="ar-SA"/>
      </w:rPr>
    </w:lvl>
    <w:lvl w:ilvl="1">
      <w:start w:val="1"/>
      <w:numFmt w:val="decimal"/>
      <w:lvlText w:val="%1.%2."/>
      <w:lvlJc w:val="left"/>
      <w:pPr>
        <w:ind w:left="588" w:hanging="489"/>
      </w:pPr>
      <w:rPr>
        <w:rFonts w:ascii="Times New Roman" w:eastAsia="Times New Roman" w:hAnsi="Times New Roman" w:cs="Times New Roman" w:hint="default"/>
        <w:b/>
        <w:bCs/>
        <w:i w:val="0"/>
        <w:iCs w:val="0"/>
        <w:spacing w:val="0"/>
        <w:w w:val="99"/>
        <w:sz w:val="20"/>
        <w:szCs w:val="20"/>
        <w:lang w:val="en-US" w:eastAsia="en-US" w:bidi="ar-SA"/>
      </w:rPr>
    </w:lvl>
    <w:lvl w:ilvl="2">
      <w:numFmt w:val="bullet"/>
      <w:lvlText w:val="•"/>
      <w:lvlJc w:val="left"/>
      <w:pPr>
        <w:ind w:left="2613" w:hanging="489"/>
      </w:pPr>
      <w:rPr>
        <w:rFonts w:hint="default"/>
        <w:lang w:val="en-US" w:eastAsia="en-US" w:bidi="ar-SA"/>
      </w:rPr>
    </w:lvl>
    <w:lvl w:ilvl="3">
      <w:numFmt w:val="bullet"/>
      <w:lvlText w:val="•"/>
      <w:lvlJc w:val="left"/>
      <w:pPr>
        <w:ind w:left="3629" w:hanging="489"/>
      </w:pPr>
      <w:rPr>
        <w:rFonts w:hint="default"/>
        <w:lang w:val="en-US" w:eastAsia="en-US" w:bidi="ar-SA"/>
      </w:rPr>
    </w:lvl>
    <w:lvl w:ilvl="4">
      <w:numFmt w:val="bullet"/>
      <w:lvlText w:val="•"/>
      <w:lvlJc w:val="left"/>
      <w:pPr>
        <w:ind w:left="4646" w:hanging="489"/>
      </w:pPr>
      <w:rPr>
        <w:rFonts w:hint="default"/>
        <w:lang w:val="en-US" w:eastAsia="en-US" w:bidi="ar-SA"/>
      </w:rPr>
    </w:lvl>
    <w:lvl w:ilvl="5">
      <w:numFmt w:val="bullet"/>
      <w:lvlText w:val="•"/>
      <w:lvlJc w:val="left"/>
      <w:pPr>
        <w:ind w:left="5662" w:hanging="489"/>
      </w:pPr>
      <w:rPr>
        <w:rFonts w:hint="default"/>
        <w:lang w:val="en-US" w:eastAsia="en-US" w:bidi="ar-SA"/>
      </w:rPr>
    </w:lvl>
    <w:lvl w:ilvl="6">
      <w:numFmt w:val="bullet"/>
      <w:lvlText w:val="•"/>
      <w:lvlJc w:val="left"/>
      <w:pPr>
        <w:ind w:left="6679" w:hanging="489"/>
      </w:pPr>
      <w:rPr>
        <w:rFonts w:hint="default"/>
        <w:lang w:val="en-US" w:eastAsia="en-US" w:bidi="ar-SA"/>
      </w:rPr>
    </w:lvl>
    <w:lvl w:ilvl="7">
      <w:numFmt w:val="bullet"/>
      <w:lvlText w:val="•"/>
      <w:lvlJc w:val="left"/>
      <w:pPr>
        <w:ind w:left="7695" w:hanging="489"/>
      </w:pPr>
      <w:rPr>
        <w:rFonts w:hint="default"/>
        <w:lang w:val="en-US" w:eastAsia="en-US" w:bidi="ar-SA"/>
      </w:rPr>
    </w:lvl>
    <w:lvl w:ilvl="8">
      <w:numFmt w:val="bullet"/>
      <w:lvlText w:val="•"/>
      <w:lvlJc w:val="left"/>
      <w:pPr>
        <w:ind w:left="8712" w:hanging="489"/>
      </w:pPr>
      <w:rPr>
        <w:rFonts w:hint="default"/>
        <w:lang w:val="en-US" w:eastAsia="en-US" w:bidi="ar-SA"/>
      </w:rPr>
    </w:lvl>
  </w:abstractNum>
  <w:abstractNum w:abstractNumId="1" w15:restartNumberingAfterBreak="0">
    <w:nsid w:val="3833338B"/>
    <w:multiLevelType w:val="hybridMultilevel"/>
    <w:tmpl w:val="2D4AF214"/>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64CD5C1B"/>
    <w:multiLevelType w:val="hybridMultilevel"/>
    <w:tmpl w:val="65969DB4"/>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45F2DD9"/>
    <w:multiLevelType w:val="hybridMultilevel"/>
    <w:tmpl w:val="0E3EE22C"/>
    <w:lvl w:ilvl="0" w:tplc="2DEE6322">
      <w:start w:val="1"/>
      <w:numFmt w:val="decimal"/>
      <w:lvlText w:val="[%1]"/>
      <w:lvlJc w:val="left"/>
      <w:pPr>
        <w:ind w:left="531" w:hanging="432"/>
      </w:pPr>
      <w:rPr>
        <w:rFonts w:ascii="Times New Roman" w:eastAsia="Times New Roman" w:hAnsi="Times New Roman" w:cs="Times New Roman" w:hint="default"/>
        <w:b w:val="0"/>
        <w:bCs w:val="0"/>
        <w:i w:val="0"/>
        <w:iCs w:val="0"/>
        <w:spacing w:val="0"/>
        <w:w w:val="99"/>
        <w:sz w:val="20"/>
        <w:szCs w:val="20"/>
        <w:lang w:val="en-US" w:eastAsia="en-US" w:bidi="ar-SA"/>
      </w:rPr>
    </w:lvl>
    <w:lvl w:ilvl="1" w:tplc="A7A26BB4">
      <w:numFmt w:val="bullet"/>
      <w:lvlText w:val="•"/>
      <w:lvlJc w:val="left"/>
      <w:pPr>
        <w:ind w:left="1560" w:hanging="432"/>
      </w:pPr>
      <w:rPr>
        <w:rFonts w:hint="default"/>
        <w:lang w:val="en-US" w:eastAsia="en-US" w:bidi="ar-SA"/>
      </w:rPr>
    </w:lvl>
    <w:lvl w:ilvl="2" w:tplc="3EDE491C">
      <w:numFmt w:val="bullet"/>
      <w:lvlText w:val="•"/>
      <w:lvlJc w:val="left"/>
      <w:pPr>
        <w:ind w:left="2581" w:hanging="432"/>
      </w:pPr>
      <w:rPr>
        <w:rFonts w:hint="default"/>
        <w:lang w:val="en-US" w:eastAsia="en-US" w:bidi="ar-SA"/>
      </w:rPr>
    </w:lvl>
    <w:lvl w:ilvl="3" w:tplc="1368DFDC">
      <w:numFmt w:val="bullet"/>
      <w:lvlText w:val="•"/>
      <w:lvlJc w:val="left"/>
      <w:pPr>
        <w:ind w:left="3601" w:hanging="432"/>
      </w:pPr>
      <w:rPr>
        <w:rFonts w:hint="default"/>
        <w:lang w:val="en-US" w:eastAsia="en-US" w:bidi="ar-SA"/>
      </w:rPr>
    </w:lvl>
    <w:lvl w:ilvl="4" w:tplc="AF0E2CCE">
      <w:numFmt w:val="bullet"/>
      <w:lvlText w:val="•"/>
      <w:lvlJc w:val="left"/>
      <w:pPr>
        <w:ind w:left="4622" w:hanging="432"/>
      </w:pPr>
      <w:rPr>
        <w:rFonts w:hint="default"/>
        <w:lang w:val="en-US" w:eastAsia="en-US" w:bidi="ar-SA"/>
      </w:rPr>
    </w:lvl>
    <w:lvl w:ilvl="5" w:tplc="3B582F68">
      <w:numFmt w:val="bullet"/>
      <w:lvlText w:val="•"/>
      <w:lvlJc w:val="left"/>
      <w:pPr>
        <w:ind w:left="5642" w:hanging="432"/>
      </w:pPr>
      <w:rPr>
        <w:rFonts w:hint="default"/>
        <w:lang w:val="en-US" w:eastAsia="en-US" w:bidi="ar-SA"/>
      </w:rPr>
    </w:lvl>
    <w:lvl w:ilvl="6" w:tplc="2BD60934">
      <w:numFmt w:val="bullet"/>
      <w:lvlText w:val="•"/>
      <w:lvlJc w:val="left"/>
      <w:pPr>
        <w:ind w:left="6663" w:hanging="432"/>
      </w:pPr>
      <w:rPr>
        <w:rFonts w:hint="default"/>
        <w:lang w:val="en-US" w:eastAsia="en-US" w:bidi="ar-SA"/>
      </w:rPr>
    </w:lvl>
    <w:lvl w:ilvl="7" w:tplc="78B4F144">
      <w:numFmt w:val="bullet"/>
      <w:lvlText w:val="•"/>
      <w:lvlJc w:val="left"/>
      <w:pPr>
        <w:ind w:left="7683" w:hanging="432"/>
      </w:pPr>
      <w:rPr>
        <w:rFonts w:hint="default"/>
        <w:lang w:val="en-US" w:eastAsia="en-US" w:bidi="ar-SA"/>
      </w:rPr>
    </w:lvl>
    <w:lvl w:ilvl="8" w:tplc="82AEE356">
      <w:numFmt w:val="bullet"/>
      <w:lvlText w:val="•"/>
      <w:lvlJc w:val="left"/>
      <w:pPr>
        <w:ind w:left="8704" w:hanging="432"/>
      </w:pPr>
      <w:rPr>
        <w:rFonts w:hint="default"/>
        <w:lang w:val="en-US" w:eastAsia="en-US" w:bidi="ar-SA"/>
      </w:rPr>
    </w:lvl>
  </w:abstractNum>
  <w:num w:numId="1" w16cid:durableId="365251680">
    <w:abstractNumId w:val="3"/>
  </w:num>
  <w:num w:numId="2" w16cid:durableId="472675708">
    <w:abstractNumId w:val="0"/>
  </w:num>
  <w:num w:numId="3" w16cid:durableId="466119485">
    <w:abstractNumId w:val="2"/>
  </w:num>
  <w:num w:numId="4" w16cid:durableId="20777004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A1DBF"/>
    <w:rsid w:val="00004314"/>
    <w:rsid w:val="000871C7"/>
    <w:rsid w:val="00117CCD"/>
    <w:rsid w:val="00135DA0"/>
    <w:rsid w:val="00157FF1"/>
    <w:rsid w:val="002D76F7"/>
    <w:rsid w:val="002F6E7A"/>
    <w:rsid w:val="00307254"/>
    <w:rsid w:val="0032409E"/>
    <w:rsid w:val="0033182A"/>
    <w:rsid w:val="00365A68"/>
    <w:rsid w:val="00445C91"/>
    <w:rsid w:val="004F22F3"/>
    <w:rsid w:val="00501AF5"/>
    <w:rsid w:val="0052601F"/>
    <w:rsid w:val="00550FB1"/>
    <w:rsid w:val="0058079F"/>
    <w:rsid w:val="005915F5"/>
    <w:rsid w:val="005B59E0"/>
    <w:rsid w:val="005E0411"/>
    <w:rsid w:val="005F5F24"/>
    <w:rsid w:val="006218EF"/>
    <w:rsid w:val="006E1F1F"/>
    <w:rsid w:val="006F0660"/>
    <w:rsid w:val="006F1272"/>
    <w:rsid w:val="006F6940"/>
    <w:rsid w:val="00700052"/>
    <w:rsid w:val="00733C22"/>
    <w:rsid w:val="007602F0"/>
    <w:rsid w:val="007A1DBF"/>
    <w:rsid w:val="007B3EFD"/>
    <w:rsid w:val="00807A6B"/>
    <w:rsid w:val="00831E0C"/>
    <w:rsid w:val="0089375B"/>
    <w:rsid w:val="00945124"/>
    <w:rsid w:val="009618F4"/>
    <w:rsid w:val="00990FE4"/>
    <w:rsid w:val="009C38BB"/>
    <w:rsid w:val="00A65C03"/>
    <w:rsid w:val="00B604BB"/>
    <w:rsid w:val="00C258AF"/>
    <w:rsid w:val="00C54632"/>
    <w:rsid w:val="00C8399C"/>
    <w:rsid w:val="00D06A13"/>
    <w:rsid w:val="00D258CE"/>
    <w:rsid w:val="00E32133"/>
    <w:rsid w:val="00ED006E"/>
    <w:rsid w:val="00ED074B"/>
    <w:rsid w:val="00F55AB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1EF34F"/>
  <w15:docId w15:val="{27A581C8-9B29-492B-B043-D2B12D773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ind w:left="588" w:hanging="488"/>
      <w:outlineLvl w:val="0"/>
    </w:pPr>
    <w:rPr>
      <w:b/>
      <w:bCs/>
      <w:sz w:val="20"/>
      <w:szCs w:val="20"/>
    </w:rPr>
  </w:style>
  <w:style w:type="paragraph" w:styleId="Judul2">
    <w:name w:val="heading 2"/>
    <w:basedOn w:val="Normal"/>
    <w:uiPriority w:val="9"/>
    <w:unhideWhenUsed/>
    <w:qFormat/>
    <w:pPr>
      <w:ind w:left="587" w:hanging="487"/>
      <w:jc w:val="both"/>
      <w:outlineLvl w:val="1"/>
    </w:pPr>
    <w:rPr>
      <w:b/>
      <w:bCs/>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1"/>
    <w:qFormat/>
    <w:rPr>
      <w:sz w:val="20"/>
      <w:szCs w:val="20"/>
    </w:rPr>
  </w:style>
  <w:style w:type="paragraph" w:styleId="Judul">
    <w:name w:val="Title"/>
    <w:basedOn w:val="Normal"/>
    <w:uiPriority w:val="10"/>
    <w:qFormat/>
    <w:pPr>
      <w:spacing w:before="1"/>
      <w:ind w:left="110" w:right="108"/>
      <w:jc w:val="center"/>
    </w:pPr>
    <w:rPr>
      <w:b/>
      <w:bCs/>
      <w:sz w:val="34"/>
      <w:szCs w:val="34"/>
    </w:rPr>
  </w:style>
  <w:style w:type="paragraph" w:styleId="DaftarParagraf">
    <w:name w:val="List Paragraph"/>
    <w:basedOn w:val="Normal"/>
    <w:uiPriority w:val="1"/>
    <w:qFormat/>
    <w:pPr>
      <w:ind w:left="531" w:right="98" w:hanging="432"/>
      <w:jc w:val="both"/>
    </w:pPr>
  </w:style>
  <w:style w:type="paragraph" w:customStyle="1" w:styleId="TableParagraph">
    <w:name w:val="Table Paragraph"/>
    <w:basedOn w:val="Normal"/>
    <w:uiPriority w:val="1"/>
    <w:qFormat/>
    <w:pPr>
      <w:spacing w:before="1" w:line="178" w:lineRule="exact"/>
      <w:ind w:left="119"/>
    </w:pPr>
  </w:style>
  <w:style w:type="paragraph" w:styleId="Header">
    <w:name w:val="header"/>
    <w:basedOn w:val="Normal"/>
    <w:link w:val="HeaderKAR"/>
    <w:uiPriority w:val="99"/>
    <w:unhideWhenUsed/>
    <w:rsid w:val="00F55ABF"/>
    <w:pPr>
      <w:tabs>
        <w:tab w:val="center" w:pos="4680"/>
        <w:tab w:val="right" w:pos="9360"/>
      </w:tabs>
    </w:pPr>
  </w:style>
  <w:style w:type="character" w:customStyle="1" w:styleId="HeaderKAR">
    <w:name w:val="Header KAR"/>
    <w:basedOn w:val="FontParagrafDefault"/>
    <w:link w:val="Header"/>
    <w:uiPriority w:val="99"/>
    <w:rsid w:val="00F55ABF"/>
    <w:rPr>
      <w:rFonts w:ascii="Times New Roman" w:eastAsia="Times New Roman" w:hAnsi="Times New Roman" w:cs="Times New Roman"/>
    </w:rPr>
  </w:style>
  <w:style w:type="paragraph" w:styleId="Footer">
    <w:name w:val="footer"/>
    <w:basedOn w:val="Normal"/>
    <w:link w:val="FooterKAR"/>
    <w:uiPriority w:val="99"/>
    <w:unhideWhenUsed/>
    <w:rsid w:val="00F55ABF"/>
    <w:pPr>
      <w:tabs>
        <w:tab w:val="center" w:pos="4680"/>
        <w:tab w:val="right" w:pos="9360"/>
      </w:tabs>
    </w:pPr>
  </w:style>
  <w:style w:type="character" w:customStyle="1" w:styleId="FooterKAR">
    <w:name w:val="Footer KAR"/>
    <w:basedOn w:val="FontParagrafDefault"/>
    <w:link w:val="Footer"/>
    <w:uiPriority w:val="99"/>
    <w:rsid w:val="00F55ABF"/>
    <w:rPr>
      <w:rFonts w:ascii="Times New Roman" w:eastAsia="Times New Roman" w:hAnsi="Times New Roman" w:cs="Times New Roman"/>
    </w:rPr>
  </w:style>
  <w:style w:type="character" w:styleId="Kuat">
    <w:name w:val="Strong"/>
    <w:basedOn w:val="FontParagrafDefault"/>
    <w:uiPriority w:val="22"/>
    <w:qFormat/>
    <w:rsid w:val="00F55ABF"/>
    <w:rPr>
      <w:b/>
      <w:bCs/>
    </w:rPr>
  </w:style>
  <w:style w:type="character" w:customStyle="1" w:styleId="TeksIsiKAR">
    <w:name w:val="Teks Isi KAR"/>
    <w:basedOn w:val="FontParagrafDefault"/>
    <w:link w:val="TeksIsi"/>
    <w:uiPriority w:val="1"/>
    <w:rsid w:val="007602F0"/>
    <w:rPr>
      <w:rFonts w:ascii="Times New Roman" w:eastAsia="Times New Roman" w:hAnsi="Times New Roman" w:cs="Times New Roman"/>
      <w:sz w:val="20"/>
      <w:szCs w:val="20"/>
    </w:rPr>
  </w:style>
  <w:style w:type="paragraph" w:styleId="Bibliografi">
    <w:name w:val="Bibliography"/>
    <w:basedOn w:val="Normal"/>
    <w:next w:val="Normal"/>
    <w:uiPriority w:val="37"/>
    <w:unhideWhenUsed/>
    <w:rsid w:val="00C8399C"/>
    <w:pPr>
      <w:tabs>
        <w:tab w:val="left" w:pos="504"/>
      </w:tabs>
      <w:ind w:left="504" w:hanging="504"/>
    </w:pPr>
  </w:style>
  <w:style w:type="character" w:styleId="Hyperlink">
    <w:name w:val="Hyperlink"/>
    <w:basedOn w:val="FontParagrafDefault"/>
    <w:uiPriority w:val="99"/>
    <w:unhideWhenUsed/>
    <w:rsid w:val="005B59E0"/>
    <w:rPr>
      <w:color w:val="0000FF" w:themeColor="hyperlink"/>
      <w:u w:val="single"/>
    </w:rPr>
  </w:style>
  <w:style w:type="character" w:styleId="SebutanYangBelumTerselesaikan">
    <w:name w:val="Unresolved Mention"/>
    <w:basedOn w:val="FontParagrafDefault"/>
    <w:uiPriority w:val="99"/>
    <w:semiHidden/>
    <w:unhideWhenUsed/>
    <w:rsid w:val="005B59E0"/>
    <w:rPr>
      <w:color w:val="605E5C"/>
      <w:shd w:val="clear" w:color="auto" w:fill="E1DFDD"/>
    </w:rPr>
  </w:style>
  <w:style w:type="character" w:styleId="HiperlinkyangDiikuti">
    <w:name w:val="FollowedHyperlink"/>
    <w:basedOn w:val="FontParagrafDefault"/>
    <w:uiPriority w:val="99"/>
    <w:semiHidden/>
    <w:unhideWhenUsed/>
    <w:rsid w:val="000871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5.png"/><Relationship Id="rId42" Type="http://schemas.openxmlformats.org/officeDocument/2006/relationships/image" Target="media/image22.png"/><Relationship Id="rId47" Type="http://schemas.openxmlformats.org/officeDocument/2006/relationships/hyperlink" Target="https://linkinghub.elsevier.com/retrieve/pii/S1991790224001624" TargetMode="External"/><Relationship Id="rId63" Type="http://schemas.openxmlformats.org/officeDocument/2006/relationships/hyperlink" Target="http://dx.doi.org/10.1016/j.asoc.2020.106830" TargetMode="External"/><Relationship Id="rId68" Type="http://schemas.openxmlformats.org/officeDocument/2006/relationships/hyperlink" Target="http://dx.doi.org/10.1016/j.asoc.2021.107299" TargetMode="External"/><Relationship Id="rId84" Type="http://schemas.openxmlformats.org/officeDocument/2006/relationships/hyperlink" Target="http://dx.doi.org/10.1016/j.asoc.2022.109928" TargetMode="External"/><Relationship Id="rId89" Type="http://schemas.openxmlformats.org/officeDocument/2006/relationships/hyperlink" Target="http://dx.doi.org/10.1016/j.asoc.2019.105739" TargetMode="External"/><Relationship Id="rId16" Type="http://schemas.openxmlformats.org/officeDocument/2006/relationships/header" Target="header2.xml"/><Relationship Id="rId11" Type="http://schemas.openxmlformats.org/officeDocument/2006/relationships/image" Target="media/image1.png"/><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hyperlink" Target="https://www.sciendo.com/article/10.2478/jdis-2020-0033" TargetMode="External"/><Relationship Id="rId58" Type="http://schemas.openxmlformats.org/officeDocument/2006/relationships/hyperlink" Target="http://dx.doi.org/10.1109/icirca51532.2021.9544554" TargetMode="External"/><Relationship Id="rId74" Type="http://schemas.openxmlformats.org/officeDocument/2006/relationships/hyperlink" Target="http://dx.doi.org/10.1016/j.asoc.2021.107460" TargetMode="External"/><Relationship Id="rId79" Type="http://schemas.openxmlformats.org/officeDocument/2006/relationships/hyperlink" Target="http://dx.doi.org/10.1007/978-3-030-92127-9_98" TargetMode="External"/><Relationship Id="rId5" Type="http://schemas.openxmlformats.org/officeDocument/2006/relationships/footnotes" Target="footnotes.xml"/><Relationship Id="rId90" Type="http://schemas.openxmlformats.org/officeDocument/2006/relationships/hyperlink" Target="http://dx.doi.org/10.1016/j.asoc.2019.02.032" TargetMode="External"/><Relationship Id="rId95" Type="http://schemas.openxmlformats.org/officeDocument/2006/relationships/hyperlink" Target="http://dx.doi.org/10.1016/j.asoc.2021.107214" TargetMode="External"/><Relationship Id="rId22" Type="http://schemas.openxmlformats.org/officeDocument/2006/relationships/image" Target="media/image6.png"/><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hyperlink" Target="https://iopscience.iop.org/article/10.1088/1757-899X/1098/3/032031" TargetMode="External"/><Relationship Id="rId64" Type="http://schemas.openxmlformats.org/officeDocument/2006/relationships/hyperlink" Target="http://dx.doi.org/10.1016/j.asoc.2019.105942" TargetMode="External"/><Relationship Id="rId69" Type="http://schemas.openxmlformats.org/officeDocument/2006/relationships/hyperlink" Target="http://dx.doi.org/10.1007/978-3-030-03131-2_7" TargetMode="External"/><Relationship Id="rId80" Type="http://schemas.openxmlformats.org/officeDocument/2006/relationships/hyperlink" Target="http://dx.doi.org/10.1016/j.asoc.2020.106448" TargetMode="External"/><Relationship Id="rId85" Type="http://schemas.openxmlformats.org/officeDocument/2006/relationships/hyperlink" Target="http://dx.doi.org/10.1016/j.asoc.2020.106120" TargetMode="External"/><Relationship Id="rId3" Type="http://schemas.openxmlformats.org/officeDocument/2006/relationships/settings" Target="settings.xml"/><Relationship Id="rId12" Type="http://schemas.openxmlformats.org/officeDocument/2006/relationships/hyperlink" Target="mailto:21110002@ittelkom-pwt.ac.id" TargetMode="External"/><Relationship Id="rId17" Type="http://schemas.openxmlformats.org/officeDocument/2006/relationships/footer" Target="footer2.xml"/><Relationship Id="rId25"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yperlink" Target="http://link.springer.com/10.1007/s11365-017-0487-y" TargetMode="External"/><Relationship Id="rId59" Type="http://schemas.openxmlformats.org/officeDocument/2006/relationships/hyperlink" Target="http://dx.doi.org/10.53759/181x/jcns202303018" TargetMode="External"/><Relationship Id="rId67" Type="http://schemas.openxmlformats.org/officeDocument/2006/relationships/hyperlink" Target="http://dx.doi.org/10.1016/j.asoc.2022.108532" TargetMode="External"/><Relationship Id="rId20" Type="http://schemas.openxmlformats.org/officeDocument/2006/relationships/image" Target="media/image4.png"/><Relationship Id="rId41" Type="http://schemas.openxmlformats.org/officeDocument/2006/relationships/image" Target="media/image21.png"/><Relationship Id="rId54" Type="http://schemas.openxmlformats.org/officeDocument/2006/relationships/hyperlink" Target="http://dx.doi.org/10.1016/j.asoc.2020.106836" TargetMode="External"/><Relationship Id="rId62" Type="http://schemas.openxmlformats.org/officeDocument/2006/relationships/hyperlink" Target="http://dx.doi.org/10.1016/j.asoc.2019.105619" TargetMode="External"/><Relationship Id="rId70" Type="http://schemas.openxmlformats.org/officeDocument/2006/relationships/hyperlink" Target="http://dx.doi.org/10.1016/j.asoc.2019.105884" TargetMode="External"/><Relationship Id="rId75" Type="http://schemas.openxmlformats.org/officeDocument/2006/relationships/hyperlink" Target="http://dx.doi.org/10.1016/j.asoc.2023.110229" TargetMode="External"/><Relationship Id="rId83" Type="http://schemas.openxmlformats.org/officeDocument/2006/relationships/hyperlink" Target="http://dx.doi.org/10.3233/apc220035" TargetMode="External"/><Relationship Id="rId88" Type="http://schemas.openxmlformats.org/officeDocument/2006/relationships/hyperlink" Target="http://dx.doi.org/10.1016/j.asoc.2022.109231" TargetMode="External"/><Relationship Id="rId91" Type="http://schemas.openxmlformats.org/officeDocument/2006/relationships/hyperlink" Target="http://dx.doi.org/10.1016/j.asoc.2021.107377" TargetMode="External"/><Relationship Id="rId96" Type="http://schemas.openxmlformats.org/officeDocument/2006/relationships/hyperlink" Target="http://dx.doi.org/10.1016/j.asoc.2021.10776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yperlink" Target="https://linkinghub.elsevier.com/retrieve/pii/S2095311924001941" TargetMode="External"/><Relationship Id="rId57" Type="http://schemas.openxmlformats.org/officeDocument/2006/relationships/hyperlink" Target="http://dx.doi.org/10.1109/iccmc48092.2020.iccmc-00064" TargetMode="External"/><Relationship Id="rId10" Type="http://schemas.openxmlformats.org/officeDocument/2006/relationships/hyperlink" Target="https://creativecommons.org/licenses/by-sa/4.0/"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hyperlink" Target="https://linkinghub.elsevier.com/retrieve/pii/S2405844024062224" TargetMode="External"/><Relationship Id="rId60" Type="http://schemas.openxmlformats.org/officeDocument/2006/relationships/hyperlink" Target="http://dx.doi.org/10.26615/978-954-452-092-2_036" TargetMode="External"/><Relationship Id="rId65" Type="http://schemas.openxmlformats.org/officeDocument/2006/relationships/hyperlink" Target="http://dx.doi.org/10.1016/j.asoc.2021.107794" TargetMode="External"/><Relationship Id="rId73" Type="http://schemas.openxmlformats.org/officeDocument/2006/relationships/hyperlink" Target="http://dx.doi.org/10.1117/12.3004638" TargetMode="External"/><Relationship Id="rId78" Type="http://schemas.openxmlformats.org/officeDocument/2006/relationships/hyperlink" Target="http://dx.doi.org/10.1016/j.asoc.2019.04.034" TargetMode="External"/><Relationship Id="rId81" Type="http://schemas.openxmlformats.org/officeDocument/2006/relationships/hyperlink" Target="http://dx.doi.org/10.1016/j.asoc.2019.02.033" TargetMode="External"/><Relationship Id="rId86" Type="http://schemas.openxmlformats.org/officeDocument/2006/relationships/hyperlink" Target="http://dx.doi.org/10.1016/j.asoc.2023.110913" TargetMode="External"/><Relationship Id="rId94" Type="http://schemas.openxmlformats.org/officeDocument/2006/relationships/hyperlink" Target="http://dx.doi.org/10.1016/j.asoc.2022.109691" TargetMode="External"/><Relationship Id="rId9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https://journal.universitasbumigora.ac.id/index.php/ijecsa" TargetMode="External"/><Relationship Id="rId18" Type="http://schemas.openxmlformats.org/officeDocument/2006/relationships/footer" Target="footer3.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hyperlink" Target="http://link.springer.com/10.1007/s11192-017-2300-7" TargetMode="External"/><Relationship Id="rId55" Type="http://schemas.openxmlformats.org/officeDocument/2006/relationships/hyperlink" Target="http://dx.doi.org/10.1016/j.asoc.2020.107069" TargetMode="External"/><Relationship Id="rId76" Type="http://schemas.openxmlformats.org/officeDocument/2006/relationships/hyperlink" Target="http://dx.doi.org/10.1016/j.asoc.2020.106688" TargetMode="External"/><Relationship Id="rId97" Type="http://schemas.openxmlformats.org/officeDocument/2006/relationships/hyperlink" Target="http://link.springer.com/10.1007/s11135-011-9565-3" TargetMode="External"/><Relationship Id="rId7" Type="http://schemas.openxmlformats.org/officeDocument/2006/relationships/hyperlink" Target="https://issn.brin.go.id/terbit/detail/20220302371326105" TargetMode="External"/><Relationship Id="rId71" Type="http://schemas.openxmlformats.org/officeDocument/2006/relationships/hyperlink" Target="http://dx.doi.org/10.1016/j.asoc.2019.106005" TargetMode="External"/><Relationship Id="rId92" Type="http://schemas.openxmlformats.org/officeDocument/2006/relationships/hyperlink" Target="http://dx.doi.org/10.1016/j.asoc.2019.106046" TargetMode="External"/><Relationship Id="rId2" Type="http://schemas.openxmlformats.org/officeDocument/2006/relationships/styles" Target="styles.xml"/><Relationship Id="rId29" Type="http://schemas.openxmlformats.org/officeDocument/2006/relationships/image" Target="media/image9.png"/><Relationship Id="rId24" Type="http://schemas.openxmlformats.org/officeDocument/2006/relationships/header" Target="header4.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yperlink" Target="http://dx.doi.org/10.1016/j.asoc.2020.106661" TargetMode="External"/><Relationship Id="rId87" Type="http://schemas.openxmlformats.org/officeDocument/2006/relationships/hyperlink" Target="http://dx.doi.org/10.1016/j.asoc.2020.106104" TargetMode="External"/><Relationship Id="rId61" Type="http://schemas.openxmlformats.org/officeDocument/2006/relationships/hyperlink" Target="http://dx.doi.org/10.35940/ijsce.c3566.0712322" TargetMode="External"/><Relationship Id="rId82" Type="http://schemas.openxmlformats.org/officeDocument/2006/relationships/hyperlink" Target="http://dx.doi.org/10.1016/j.asoc.2023.110944" TargetMode="External"/><Relationship Id="rId19" Type="http://schemas.openxmlformats.org/officeDocument/2006/relationships/image" Target="media/image3.png"/><Relationship Id="rId14" Type="http://schemas.openxmlformats.org/officeDocument/2006/relationships/image" Target="media/image2.png"/><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hyperlink" Target="http://dx.doi.org/10.1016/j.asoc.2019.01.028" TargetMode="External"/><Relationship Id="rId77" Type="http://schemas.openxmlformats.org/officeDocument/2006/relationships/hyperlink" Target="http://dx.doi.org/10.1007/s00500-020-04713-1" TargetMode="External"/><Relationship Id="rId100" Type="http://schemas.openxmlformats.org/officeDocument/2006/relationships/theme" Target="theme/theme1.xml"/><Relationship Id="rId8" Type="http://schemas.openxmlformats.org/officeDocument/2006/relationships/hyperlink" Target="https://doi.org/10.30812/ijecsa.v3i1.3758" TargetMode="External"/><Relationship Id="rId51" Type="http://schemas.openxmlformats.org/officeDocument/2006/relationships/hyperlink" Target="http://link.springer.com/10.1007/s11192-009-0146-3" TargetMode="External"/><Relationship Id="rId72" Type="http://schemas.openxmlformats.org/officeDocument/2006/relationships/hyperlink" Target="http://dx.doi.org/10.1007/s00500-023-08408-1" TargetMode="External"/><Relationship Id="rId93" Type="http://schemas.openxmlformats.org/officeDocument/2006/relationships/hyperlink" Target="http://dx.doi.org/10.1016/j.asoc.2022.109454" TargetMode="External"/><Relationship Id="rId98" Type="http://schemas.openxmlformats.org/officeDocument/2006/relationships/hyperlink" Target="https://ieeexplore.ieee.org/document/9222248/" TargetMode="External"/></Relationships>
</file>

<file path=word/_rels/header1.xml.rels><?xml version="1.0" encoding="UTF-8" standalone="yes"?>
<Relationships xmlns="http://schemas.openxmlformats.org/package/2006/relationships"><Relationship Id="rId2" Type="http://schemas.openxmlformats.org/officeDocument/2006/relationships/hyperlink" Target="https://issn.brin.go.id/terbit/detail/20220302371326105" TargetMode="External"/><Relationship Id="rId1" Type="http://schemas.openxmlformats.org/officeDocument/2006/relationships/hyperlink" Target="https://issn.brin.go.id/terbit/detail/20220302371326105"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issn.brin.go.id/terbit/detail/20220302371326105" TargetMode="External"/><Relationship Id="rId1" Type="http://schemas.openxmlformats.org/officeDocument/2006/relationships/hyperlink" Target="https://issn.brin.go.id/terbit/detail/202203023713261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0</TotalTime>
  <Pages>21</Pages>
  <Words>15168</Words>
  <Characters>95562</Characters>
  <Application>Microsoft Office Word</Application>
  <DocSecurity>0</DocSecurity>
  <Lines>2275</Lines>
  <Paragraphs>790</Paragraphs>
  <ScaleCrop>false</ScaleCrop>
  <Company/>
  <LinksUpToDate>false</LinksUpToDate>
  <CharactersWithSpaces>10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 tiktok</cp:lastModifiedBy>
  <cp:revision>9</cp:revision>
  <dcterms:created xsi:type="dcterms:W3CDTF">2024-06-15T03:50:00Z</dcterms:created>
  <dcterms:modified xsi:type="dcterms:W3CDTF">2024-06-1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2-10T00:00:00Z</vt:filetime>
  </property>
  <property fmtid="{D5CDD505-2E9C-101B-9397-08002B2CF9AE}" pid="3" name="Creator">
    <vt:lpwstr>LaTeX with hyperref package</vt:lpwstr>
  </property>
  <property fmtid="{D5CDD505-2E9C-101B-9397-08002B2CF9AE}" pid="4" name="LastSaved">
    <vt:filetime>2024-06-15T00:00:00Z</vt:filetime>
  </property>
  <property fmtid="{D5CDD505-2E9C-101B-9397-08002B2CF9AE}" pid="5" name="PTEX.Fullbanner">
    <vt:lpwstr>This is MiKTeX-pdfTeX 2.9.4902 (1.40.14)</vt:lpwstr>
  </property>
  <property fmtid="{D5CDD505-2E9C-101B-9397-08002B2CF9AE}" pid="6" name="Producer">
    <vt:lpwstr>pdfTeX-1.40.14</vt:lpwstr>
  </property>
  <property fmtid="{D5CDD505-2E9C-101B-9397-08002B2CF9AE}" pid="7" name="GrammarlyDocumentId">
    <vt:lpwstr>41d2e67e8f73d32b885a88d95ad4dac8d18ec14ba52a18c7e0d85f76bbf600bb</vt:lpwstr>
  </property>
  <property fmtid="{D5CDD505-2E9C-101B-9397-08002B2CF9AE}" pid="8" name="ZOTERO_PREF_1">
    <vt:lpwstr>&lt;data data-version="3" zotero-version="6.0.36"&gt;&lt;session id="P5woHh9u"/&gt;&lt;style id="http://www.zotero.org/styles/ieee-with-url" locale="en-US" hasBibliography="1" bibliographyStyleHasBeenSet="1"/&gt;&lt;prefs&gt;&lt;pref name="fieldType" value="Field"/&gt;&lt;/prefs&gt;&lt;/data&gt;</vt:lpwstr>
  </property>
</Properties>
</file>